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F25DD" w:rsidRDefault="005E6005">
      <w:r>
        <w:t>Extended Data Set 1 -</w:t>
      </w:r>
      <w:r w:rsidR="00253FD0">
        <w:t xml:space="preserve"> Methanotroph Isolates</w:t>
      </w:r>
    </w:p>
    <w:tbl>
      <w:tblPr>
        <w:tblStyle w:val="TableGrid"/>
        <w:tblW w:w="0" w:type="auto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714"/>
        <w:gridCol w:w="540"/>
        <w:gridCol w:w="540"/>
        <w:gridCol w:w="719"/>
        <w:gridCol w:w="1982"/>
        <w:gridCol w:w="10893"/>
      </w:tblGrid>
      <w:tr w:rsidR="00347B1C" w:rsidTr="005E6005">
        <w:tc>
          <w:tcPr>
            <w:tcW w:w="714" w:type="dxa"/>
            <w:tcBorders>
              <w:bottom w:val="single" w:sz="4" w:space="0" w:color="auto"/>
            </w:tcBorders>
          </w:tcPr>
          <w:p w:rsidR="00347B1C" w:rsidRPr="004978D1" w:rsidRDefault="00347B1C" w:rsidP="00DF3170">
            <w:pPr>
              <w:spacing w:line="240" w:lineRule="auto"/>
              <w:rPr>
                <w:sz w:val="20"/>
              </w:rPr>
            </w:pPr>
            <w:r w:rsidRPr="004978D1">
              <w:rPr>
                <w:sz w:val="20"/>
              </w:rPr>
              <w:t>Phylum</w:t>
            </w:r>
          </w:p>
        </w:tc>
        <w:tc>
          <w:tcPr>
            <w:tcW w:w="540" w:type="dxa"/>
            <w:tcBorders>
              <w:bottom w:val="single" w:sz="4" w:space="0" w:color="auto"/>
            </w:tcBorders>
          </w:tcPr>
          <w:p w:rsidR="00347B1C" w:rsidRPr="004978D1" w:rsidRDefault="00347B1C" w:rsidP="00DF3170">
            <w:pPr>
              <w:spacing w:line="240" w:lineRule="auto"/>
              <w:rPr>
                <w:sz w:val="20"/>
              </w:rPr>
            </w:pPr>
            <w:r w:rsidRPr="004978D1">
              <w:rPr>
                <w:sz w:val="20"/>
              </w:rPr>
              <w:t>Class</w:t>
            </w:r>
          </w:p>
        </w:tc>
        <w:tc>
          <w:tcPr>
            <w:tcW w:w="540" w:type="dxa"/>
            <w:tcBorders>
              <w:bottom w:val="single" w:sz="4" w:space="0" w:color="auto"/>
            </w:tcBorders>
          </w:tcPr>
          <w:p w:rsidR="00347B1C" w:rsidRPr="004978D1" w:rsidRDefault="00347B1C" w:rsidP="00DF3170">
            <w:pPr>
              <w:spacing w:line="240" w:lineRule="auto"/>
              <w:rPr>
                <w:sz w:val="20"/>
              </w:rPr>
            </w:pPr>
            <w:r w:rsidRPr="004978D1">
              <w:rPr>
                <w:sz w:val="20"/>
              </w:rPr>
              <w:t>Order</w:t>
            </w:r>
          </w:p>
        </w:tc>
        <w:tc>
          <w:tcPr>
            <w:tcW w:w="719" w:type="dxa"/>
            <w:tcBorders>
              <w:bottom w:val="single" w:sz="4" w:space="0" w:color="auto"/>
            </w:tcBorders>
          </w:tcPr>
          <w:p w:rsidR="00347B1C" w:rsidRPr="004978D1" w:rsidRDefault="00347B1C" w:rsidP="00DF3170">
            <w:pPr>
              <w:spacing w:line="240" w:lineRule="auto"/>
              <w:rPr>
                <w:sz w:val="20"/>
              </w:rPr>
            </w:pPr>
            <w:r w:rsidRPr="004978D1">
              <w:rPr>
                <w:sz w:val="20"/>
              </w:rPr>
              <w:t>Family</w:t>
            </w:r>
          </w:p>
        </w:tc>
        <w:tc>
          <w:tcPr>
            <w:tcW w:w="1982" w:type="dxa"/>
          </w:tcPr>
          <w:p w:rsidR="00347B1C" w:rsidRPr="004978D1" w:rsidRDefault="00347B1C" w:rsidP="00DF3170">
            <w:pPr>
              <w:spacing w:line="240" w:lineRule="auto"/>
              <w:rPr>
                <w:sz w:val="20"/>
              </w:rPr>
            </w:pPr>
            <w:r w:rsidRPr="004978D1">
              <w:rPr>
                <w:sz w:val="20"/>
              </w:rPr>
              <w:t>Genus</w:t>
            </w:r>
          </w:p>
        </w:tc>
        <w:tc>
          <w:tcPr>
            <w:tcW w:w="10893" w:type="dxa"/>
          </w:tcPr>
          <w:p w:rsidR="00347B1C" w:rsidRDefault="00347B1C" w:rsidP="00DF3170">
            <w:pPr>
              <w:spacing w:line="240" w:lineRule="auto"/>
            </w:pPr>
          </w:p>
        </w:tc>
      </w:tr>
      <w:tr w:rsidR="00CA0745" w:rsidTr="005E6005">
        <w:trPr>
          <w:cantSplit/>
          <w:trHeight w:val="1134"/>
        </w:trPr>
        <w:tc>
          <w:tcPr>
            <w:tcW w:w="71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Proteobacteria</w:t>
            </w:r>
          </w:p>
        </w:tc>
        <w:tc>
          <w:tcPr>
            <w:tcW w:w="54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Gammaproteobacteria</w:t>
            </w:r>
          </w:p>
        </w:tc>
        <w:tc>
          <w:tcPr>
            <w:tcW w:w="54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Methylococcales</w:t>
            </w:r>
          </w:p>
        </w:tc>
        <w:tc>
          <w:tcPr>
            <w:tcW w:w="719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Methylococcaceae</w:t>
            </w: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4E2DEC">
              <w:rPr>
                <w:i/>
                <w:color w:val="000000"/>
                <w:sz w:val="20"/>
              </w:rPr>
              <w:t>Methylomonas</w:t>
            </w:r>
          </w:p>
        </w:tc>
        <w:tc>
          <w:tcPr>
            <w:tcW w:w="10893" w:type="dxa"/>
          </w:tcPr>
          <w:p w:rsidR="00CA0745" w:rsidRPr="004978D1" w:rsidRDefault="00CA0745" w:rsidP="00253FD0">
            <w:pPr>
              <w:spacing w:line="276" w:lineRule="auto"/>
              <w:rPr>
                <w:color w:val="000000"/>
                <w:sz w:val="20"/>
              </w:rPr>
            </w:pPr>
            <w:r w:rsidRPr="007172FA">
              <w:rPr>
                <w:i/>
                <w:sz w:val="20"/>
              </w:rPr>
              <w:t>M. aurantiaca</w:t>
            </w:r>
            <w:r w:rsidRPr="004978D1">
              <w:rPr>
                <w:sz w:val="20"/>
              </w:rPr>
              <w:t xml:space="preserve"> </w:t>
            </w:r>
            <w:r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Bowman&lt;/Author&gt;&lt;Year&gt;1990&lt;/Year&gt;&lt;RecNum&gt;1238&lt;/RecNum&gt;&lt;DisplayText&gt;[1]&lt;/DisplayText&gt;&lt;record&gt;&lt;rec-number&gt;1238&lt;/rec-number&gt;&lt;foreign-keys&gt;&lt;key app="EN" db-id="sz5spw02vsprswerr5tpvvfj2dzxzpv29p2t" timestamp="1471573448"&gt;1238&lt;/key&gt;&lt;/foreign-keys&gt;&lt;ref-type name="Journal Article"&gt;17&lt;/ref-type&gt;&lt;contributors&gt;&lt;authors&gt;&lt;author&gt;Bowman, J. P.&lt;/author&gt;&lt;author&gt;Sly, L. I.&lt;/author&gt;&lt;author&gt;Cox, J. M.&lt;/author&gt;&lt;author&gt;Hayward, A. C.&lt;/author&gt;&lt;/authors&gt;&lt;/contributors&gt;&lt;auth-address&gt;Department of Microbiology, University of Queensland, Brisbane, QLD 4072, United States&lt;/auth-address&gt;&lt;titles&gt;&lt;title&gt;&lt;style face="italic" font="default" size="100%"&gt;Methylomonas fodinarum&lt;/style&gt;&lt;style face="normal" font="default" size="100%"&gt; sp. nov. and &lt;/style&gt;&lt;style face="italic" font="default" size="100%"&gt;Methylomonas aurantiaca&lt;/style&gt;&lt;style face="normal" font="default" size="100%"&gt; sp. nov.: Two closely related type I obligate methanotrophs&lt;/style&gt;&lt;/title&gt;&lt;secondary-title&gt;Systematic and Applied Microbiology&lt;/secondary-title&gt;&lt;alt-title&gt;Syst Appl Microbiol&lt;/alt-title&gt;&lt;/titles&gt;&lt;periodical&gt;&lt;full-title&gt;Systematic and Applied Microbiology&lt;/full-title&gt;&lt;/periodical&gt;&lt;pages&gt;279-287&lt;/pages&gt;&lt;volume&gt;13&lt;/volume&gt;&lt;number&gt;3&lt;/number&gt;&lt;keywords&gt;&lt;keyword&gt;carotenoids&lt;/keyword&gt;&lt;keyword&gt;methane-utilizing bacteria&lt;/keyword&gt;&lt;keyword&gt;Methylomonas aurantiaca sp. nov.&lt;/keyword&gt;&lt;keyword&gt;Methylomonas fodinarum sp. nov.&lt;/keyword&gt;&lt;/keywords&gt;&lt;dates&gt;&lt;year&gt;1990&lt;/year&gt;&lt;/dates&gt;&lt;work-type&gt;Article&lt;/work-type&gt;&lt;urls&gt;&lt;related-urls&gt;&lt;url&gt;https://www.scopus.com/inward/record.uri?eid=2-s2.0-0024994516&amp;amp;partnerID=40&amp;amp;md5=a6921cce01e3ccd30e6ec80c8e005d04&lt;/url&gt;&lt;/related-urls&gt;&lt;/urls&gt;&lt;remote-database-name&gt;Scopus&lt;/remote-database-name&gt;&lt;/record&gt;&lt;/Cite&gt;&lt;/EndNote&gt;</w:instrText>
            </w:r>
            <w:r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1]</w:t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  <w:t xml:space="preserve">, sewage, </w:t>
            </w:r>
            <w:r w:rsidRPr="004978D1">
              <w:rPr>
                <w:sz w:val="20"/>
              </w:rPr>
              <w:t>10-40 °C (30-35), pH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5</w:t>
            </w:r>
            <w:r>
              <w:rPr>
                <w:sz w:val="20"/>
              </w:rPr>
              <w:t>.0</w:t>
            </w:r>
            <w:r w:rsidRPr="004978D1">
              <w:rPr>
                <w:sz w:val="20"/>
              </w:rPr>
              <w:t>-9</w:t>
            </w:r>
            <w:r>
              <w:rPr>
                <w:sz w:val="20"/>
              </w:rPr>
              <w:t>.0</w:t>
            </w:r>
            <w:r w:rsidRPr="004978D1">
              <w:rPr>
                <w:sz w:val="20"/>
              </w:rPr>
              <w:t xml:space="preserve"> (7</w:t>
            </w:r>
            <w:r>
              <w:rPr>
                <w:sz w:val="20"/>
              </w:rPr>
              <w:t>.0</w:t>
            </w:r>
            <w:r w:rsidRPr="004978D1">
              <w:rPr>
                <w:sz w:val="20"/>
              </w:rPr>
              <w:t>)</w:t>
            </w:r>
            <w:r>
              <w:rPr>
                <w:sz w:val="20"/>
              </w:rPr>
              <w:t>, pMMO</w:t>
            </w:r>
            <w:r w:rsidRPr="004978D1">
              <w:rPr>
                <w:sz w:val="20"/>
              </w:rPr>
              <w:t xml:space="preserve">; </w:t>
            </w:r>
            <w:r w:rsidRPr="00DF0B1D">
              <w:rPr>
                <w:i/>
                <w:sz w:val="20"/>
              </w:rPr>
              <w:t>M. fodinarum</w:t>
            </w:r>
            <w:r w:rsidRPr="0060782B">
              <w:rPr>
                <w:sz w:val="20"/>
              </w:rPr>
              <w:t xml:space="preserve"> </w:t>
            </w:r>
            <w:r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Bowman&lt;/Author&gt;&lt;Year&gt;1990&lt;/Year&gt;&lt;RecNum&gt;1238&lt;/RecNum&gt;&lt;DisplayText&gt;[1]&lt;/DisplayText&gt;&lt;record&gt;&lt;rec-number&gt;1238&lt;/rec-number&gt;&lt;foreign-keys&gt;&lt;key app="EN" db-id="sz5spw02vsprswerr5tpvvfj2dzxzpv29p2t" timestamp="1471573448"&gt;1238&lt;/key&gt;&lt;/foreign-keys&gt;&lt;ref-type name="Journal Article"&gt;17&lt;/ref-type&gt;&lt;contributors&gt;&lt;authors&gt;&lt;author&gt;Bowman, J. P.&lt;/author&gt;&lt;author&gt;Sly, L. I.&lt;/author&gt;&lt;author&gt;Cox, J. M.&lt;/author&gt;&lt;author&gt;Hayward, A. C.&lt;/author&gt;&lt;/authors&gt;&lt;/contributors&gt;&lt;auth-address&gt;Department of Microbiology, University of Queensland, Brisbane, QLD 4072, United States&lt;/auth-address&gt;&lt;titles&gt;&lt;title&gt;&lt;style face="italic" font="default" size="100%"&gt;Methylomonas fodinarum&lt;/style&gt;&lt;style face="normal" font="default" size="100%"&gt; sp. nov. and &lt;/style&gt;&lt;style face="italic" font="default" size="100%"&gt;Methylomonas aurantiaca&lt;/style&gt;&lt;style face="normal" font="default" size="100%"&gt; sp. nov.: Two closely related type I obligate methanotrophs&lt;/style&gt;&lt;/title&gt;&lt;secondary-title&gt;Systematic and Applied Microbiology&lt;/secondary-title&gt;&lt;alt-title&gt;Syst Appl Microbiol&lt;/alt-title&gt;&lt;/titles&gt;&lt;periodical&gt;&lt;full-title&gt;Systematic and Applied Microbiology&lt;/full-title&gt;&lt;/periodical&gt;&lt;pages&gt;279-287&lt;/pages&gt;&lt;volume&gt;13&lt;/volume&gt;&lt;number&gt;3&lt;/number&gt;&lt;keywords&gt;&lt;keyword&gt;carotenoids&lt;/keyword&gt;&lt;keyword&gt;methane-utilizing bacteria&lt;/keyword&gt;&lt;keyword&gt;Methylomonas aurantiaca sp. nov.&lt;/keyword&gt;&lt;keyword&gt;Methylomonas fodinarum sp. nov.&lt;/keyword&gt;&lt;/keywords&gt;&lt;dates&gt;&lt;year&gt;1990&lt;/year&gt;&lt;/dates&gt;&lt;work-type&gt;Article&lt;/work-type&gt;&lt;urls&gt;&lt;related-urls&gt;&lt;url&gt;https://www.scopus.com/inward/record.uri?eid=2-s2.0-0024994516&amp;amp;partnerID=40&amp;amp;md5=a6921cce01e3ccd30e6ec80c8e005d04&lt;/url&gt;&lt;/related-urls&gt;&lt;/urls&gt;&lt;remote-database-name&gt;Scopus&lt;/remote-database-name&gt;&lt;/record&gt;&lt;/Cite&gt;&lt;/EndNote&gt;</w:instrText>
            </w:r>
            <w:r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1]</w:t>
            </w:r>
            <w:r>
              <w:rPr>
                <w:sz w:val="20"/>
              </w:rPr>
              <w:fldChar w:fldCharType="end"/>
            </w:r>
            <w:r w:rsidRPr="0060782B">
              <w:rPr>
                <w:sz w:val="20"/>
              </w:rPr>
              <w:t xml:space="preserve">, </w:t>
            </w:r>
            <w:r>
              <w:rPr>
                <w:sz w:val="20"/>
              </w:rPr>
              <w:t>coal mine,</w:t>
            </w:r>
            <w:r w:rsidRPr="00DF0B1D">
              <w:rPr>
                <w:i/>
                <w:sz w:val="20"/>
              </w:rPr>
              <w:t xml:space="preserve"> </w:t>
            </w:r>
            <w:r w:rsidRPr="004978D1">
              <w:rPr>
                <w:sz w:val="20"/>
              </w:rPr>
              <w:t>10-35 °C (25-30), pH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5.5-9.0</w:t>
            </w:r>
            <w:r>
              <w:rPr>
                <w:sz w:val="20"/>
              </w:rPr>
              <w:t xml:space="preserve"> (7.0), pMMO; </w:t>
            </w:r>
            <w:r w:rsidRPr="000C7DEC">
              <w:rPr>
                <w:i/>
                <w:sz w:val="20"/>
              </w:rPr>
              <w:t>M.</w:t>
            </w:r>
            <w:r>
              <w:rPr>
                <w:i/>
                <w:sz w:val="20"/>
              </w:rPr>
              <w:t xml:space="preserve"> </w:t>
            </w:r>
            <w:r w:rsidRPr="000C7DEC">
              <w:rPr>
                <w:i/>
                <w:sz w:val="20"/>
              </w:rPr>
              <w:t>koyamae</w:t>
            </w:r>
            <w:r>
              <w:rPr>
                <w:i/>
                <w:sz w:val="20"/>
              </w:rPr>
              <w:t xml:space="preserve"> </w:t>
            </w:r>
            <w:r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Ogiso&lt;/Author&gt;&lt;Year&gt;2012&lt;/Year&gt;&lt;RecNum&gt;695&lt;/RecNum&gt;&lt;DisplayText&gt;[2]&lt;/DisplayText&gt;&lt;record&gt;&lt;rec-number&gt;695&lt;/rec-number&gt;&lt;foreign-keys&gt;&lt;key app="EN" db-id="sz5spw02vsprswerr5tpvvfj2dzxzpv29p2t" timestamp="1406585668"&gt;695&lt;/key&gt;&lt;/foreign-keys&gt;&lt;ref-type name="Journal Article"&gt;17&lt;/ref-type&gt;&lt;contributors&gt;&lt;authors&gt;&lt;author&gt;Ogiso, T.&lt;/author&gt;&lt;author&gt;Ueno, C.&lt;/author&gt;&lt;author&gt;Dianou, D.&lt;/author&gt;&lt;author&gt;Huy, T. V.&lt;/author&gt;&lt;author&gt;Katayama, A.&lt;/author&gt;&lt;author&gt;Kimura, M.&lt;/author&gt;&lt;author&gt;Asakawa, S.&lt;/author&gt;&lt;/authors&gt;&lt;/contributors&gt;&lt;titles&gt;&lt;title&gt;&lt;style face="italic" font="default" size="100%"&gt;Methylomonas koyamae&lt;/style&gt;&lt;style face="normal" font="default" size="100%"&gt; sp. nov., a type I methane-oxidizing bacterium from floodwater of a rice paddy field&lt;/style&gt;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pages&gt;1832-1837&lt;/pages&gt;&lt;volume&gt;62&lt;/volume&gt;&lt;number&gt;Pt 8&lt;/number&gt;&lt;dates&gt;&lt;year&gt;2012&lt;/year&gt;&lt;pub-dates&gt;&lt;date&gt;August 1, 2012&lt;/date&gt;&lt;/pub-dates&gt;&lt;/dates&gt;&lt;urls&gt;&lt;related-urls&gt;&lt;url&gt;http://ijs.sgmjournals.org/content/62/Pt_8/1832.abstract&lt;/url&gt;&lt;/related-urls&gt;&lt;/urls&gt;&lt;electronic-resource-num&gt;10.1099/ijs.0.035261-0&lt;/electronic-resource-num&gt;&lt;/record&gt;&lt;/Cite&gt;&lt;/EndNote&gt;</w:instrText>
            </w:r>
            <w:r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2]</w:t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  <w:t xml:space="preserve">, paddy field, </w:t>
            </w:r>
            <w:r w:rsidRPr="004978D1">
              <w:rPr>
                <w:sz w:val="20"/>
              </w:rPr>
              <w:t>10-40 °C (30), pH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 xml:space="preserve">5.5-7.0 (6.5), pMMO; </w:t>
            </w:r>
            <w:r w:rsidRPr="000C7DEC">
              <w:rPr>
                <w:i/>
                <w:sz w:val="20"/>
              </w:rPr>
              <w:t>M. lenta</w:t>
            </w:r>
            <w:r w:rsidRPr="004978D1">
              <w:rPr>
                <w:sz w:val="20"/>
              </w:rPr>
              <w:t xml:space="preserve"> </w:t>
            </w:r>
            <w:r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Hoefman&lt;/Author&gt;&lt;Year&gt;2014&lt;/Year&gt;&lt;RecNum&gt;641&lt;/RecNum&gt;&lt;DisplayText&gt;[3]&lt;/DisplayText&gt;&lt;record&gt;&lt;rec-number&gt;641&lt;/rec-number&gt;&lt;foreign-keys&gt;&lt;key app="EN" db-id="sz5spw02vsprswerr5tpvvfj2dzxzpv29p2t" timestamp="1404704507"&gt;641&lt;/key&gt;&lt;/foreign-keys&gt;&lt;ref-type name="Journal Article"&gt;17&lt;/ref-type&gt;&lt;contributors&gt;&lt;authors&gt;&lt;author&gt;Hoefman, S.&lt;/author&gt;&lt;author&gt;Heylen, K.&lt;/author&gt;&lt;author&gt;De Vos, P.&lt;/author&gt;&lt;/authors&gt;&lt;/contributors&gt;&lt;titles&gt;&lt;title&gt;&lt;style face="italic" font="default" size="100%"&gt;Methylomonas lenta &lt;/style&gt;&lt;style face="normal" font="default" size="100%"&gt;sp. nov., a methanotroph isolated from manure and a denitrification tank&lt;/style&gt;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pages&gt;1210-1217&lt;/pages&gt;&lt;volume&gt;64&lt;/volume&gt;&lt;number&gt;Pt 4&lt;/number&gt;&lt;dates&gt;&lt;year&gt;2014&lt;/year&gt;&lt;pub-dates&gt;&lt;date&gt;April 1, 2014&lt;/date&gt;&lt;/pub-dates&gt;&lt;/dates&gt;&lt;urls&gt;&lt;related-urls&gt;&lt;url&gt;http://ijs.sgmjournals.org/content/64/Pt_4/1210.abstract&lt;/url&gt;&lt;/related-urls&gt;&lt;/urls&gt;&lt;electronic-resource-num&gt;10.1099/ijs.0.057794-0&lt;/electronic-resource-num&gt;&lt;/record&gt;&lt;/Cite&gt;&lt;/EndNote&gt;</w:instrText>
            </w:r>
            <w:r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3]</w:t>
            </w:r>
            <w:r>
              <w:rPr>
                <w:sz w:val="20"/>
              </w:rPr>
              <w:fldChar w:fldCharType="end"/>
            </w:r>
            <w:r>
              <w:rPr>
                <w:i/>
                <w:sz w:val="20"/>
              </w:rPr>
              <w:t xml:space="preserve">, </w:t>
            </w:r>
            <w:r>
              <w:rPr>
                <w:sz w:val="20"/>
              </w:rPr>
              <w:t>ruminant,</w:t>
            </w:r>
            <w:r w:rsidRPr="004978D1">
              <w:rPr>
                <w:sz w:val="20"/>
              </w:rPr>
              <w:t xml:space="preserve"> 15-28 °C (20), pH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6.8-7.3 (6.3-7.8), pMM</w:t>
            </w:r>
            <w:r w:rsidRPr="004E5B97">
              <w:rPr>
                <w:sz w:val="20"/>
              </w:rPr>
              <w:t xml:space="preserve">O; </w:t>
            </w:r>
            <w:r w:rsidRPr="004E5B97">
              <w:rPr>
                <w:i/>
                <w:sz w:val="20"/>
              </w:rPr>
              <w:t xml:space="preserve">M. methanica </w:t>
            </w:r>
            <w:r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Whittenbury&lt;/Author&gt;&lt;Year&gt;1984&lt;/Year&gt;&lt;RecNum&gt;1490&lt;/RecNum&gt;&lt;DisplayText&gt;[4]&lt;/DisplayText&gt;&lt;record&gt;&lt;rec-number&gt;1490&lt;/rec-number&gt;&lt;foreign-keys&gt;&lt;key app="EN" db-id="sz5spw02vsprswerr5tpvvfj2dzxzpv29p2t" timestamp="1500175285"&gt;1490&lt;/key&gt;&lt;/foreign-keys&gt;&lt;ref-type name="Book Section"&gt;5&lt;/ref-type&gt;&lt;contributors&gt;&lt;authors&gt;&lt;author&gt;Whittenbury, R.&lt;/author&gt;&lt;author&gt;Kreig, N.R&lt;/author&gt;&lt;/authors&gt;&lt;/contributors&gt;&lt;titles&gt;&lt;title&gt;&lt;style face="normal" font="default" size="100%"&gt;Family IV. &lt;/style&gt;&lt;style face="italic" font="default" size="100%"&gt;Methylococcaceae&lt;/style&gt;&lt;/title&gt;&lt;secondary-title&gt;Bergey&amp;apos;s Manual of Systematic Bacteriology&lt;/secondary-title&gt;&lt;/titles&gt;&lt;periodical&gt;&lt;full-title&gt;Bergey&amp;apos;s Manual of Systematic Bacteriology&lt;/full-title&gt;&lt;/periodical&gt;&lt;pages&gt;256-261&lt;/pages&gt;&lt;volume&gt;1&lt;/volume&gt;&lt;dates&gt;&lt;year&gt;1984&lt;/year&gt;&lt;/dates&gt;&lt;pub-location&gt;Baltimore&lt;/pub-location&gt;&lt;publisher&gt;The Williams &amp;amp; Wilkins Co.&lt;/publisher&gt;&lt;urls&gt;&lt;/urls&gt;&lt;/record&gt;&lt;/Cite&gt;&lt;/EndNote&gt;</w:instrText>
            </w:r>
            <w:r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4]</w:t>
            </w:r>
            <w:r>
              <w:rPr>
                <w:sz w:val="20"/>
              </w:rPr>
              <w:fldChar w:fldCharType="end"/>
            </w:r>
            <w:r w:rsidRPr="004E5B97">
              <w:rPr>
                <w:sz w:val="20"/>
              </w:rPr>
              <w:t>, fre</w:t>
            </w:r>
            <w:r>
              <w:rPr>
                <w:sz w:val="20"/>
              </w:rPr>
              <w:t>shwater,</w:t>
            </w:r>
            <w:r w:rsidRPr="004E5B97"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10-37 °C (25-30), pH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5.5-9.0 (7.0</w:t>
            </w:r>
            <w:r>
              <w:rPr>
                <w:sz w:val="20"/>
              </w:rPr>
              <w:t>);</w:t>
            </w:r>
            <w:r w:rsidRPr="000C7DEC">
              <w:rPr>
                <w:i/>
                <w:sz w:val="20"/>
              </w:rPr>
              <w:t xml:space="preserve"> M. paludis</w:t>
            </w:r>
            <w:r>
              <w:rPr>
                <w:i/>
                <w:sz w:val="20"/>
              </w:rPr>
              <w:t xml:space="preserve"> </w:t>
            </w:r>
            <w:r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Danilova&lt;/Author&gt;&lt;Year&gt;2013&lt;/Year&gt;&lt;RecNum&gt;696&lt;/RecNum&gt;&lt;DisplayText&gt;[5]&lt;/DisplayText&gt;&lt;record&gt;&lt;rec-number&gt;696&lt;/rec-number&gt;&lt;foreign-keys&gt;&lt;key app="EN" db-id="sz5spw02vsprswerr5tpvvfj2dzxzpv29p2t" timestamp="1406585920"&gt;696&lt;/key&gt;&lt;/foreign-keys&gt;&lt;ref-type name="Journal Article"&gt;17&lt;/ref-type&gt;&lt;contributors&gt;&lt;authors&gt;&lt;author&gt;Danilova, O. V.&lt;/author&gt;&lt;author&gt;Kulichevskaya, I. S.&lt;/author&gt;&lt;author&gt;Rozova, O. N.&lt;/author&gt;&lt;author&gt;Detkova, E. N.&lt;/author&gt;&lt;author&gt;Bodelier, P. L. E.&lt;/author&gt;&lt;author&gt;Trotsenko, Y. A.&lt;/author&gt;&lt;author&gt;Dedysh, S. N.&lt;/author&gt;&lt;/authors&gt;&lt;/contributors&gt;&lt;titles&gt;&lt;title&gt;&lt;style face="italic" font="default" size="100%"&gt;Methylomonas paludis &lt;/style&gt;&lt;style face="normal" font="default" size="100%"&gt;sp. nov., the first acid-tolerant member of the genus &lt;/style&gt;&lt;style face="italic" font="default" size="100%"&gt;Methylomonas&lt;/style&gt;&lt;style face="normal" font="default" size="100%"&gt;, from an acidic wetland&lt;/style&gt;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pages&gt;2282-2289&lt;/pages&gt;&lt;volume&gt;63&lt;/volume&gt;&lt;number&gt;Pt 6&lt;/number&gt;&lt;dates&gt;&lt;year&gt;2013&lt;/year&gt;&lt;pub-dates&gt;&lt;date&gt;June 1, 2013&lt;/date&gt;&lt;/pub-dates&gt;&lt;/dates&gt;&lt;urls&gt;&lt;related-urls&gt;&lt;url&gt;http://ijs.sgmjournals.org/content/63/Pt_6/2282.abstract&lt;/url&gt;&lt;/related-urls&gt;&lt;/urls&gt;&lt;electronic-resource-num&gt;10.1099/ijs.0.045658-0&lt;/electronic-resource-num&gt;&lt;/record&gt;&lt;/Cite&gt;&lt;/EndNote&gt;</w:instrText>
            </w:r>
            <w:r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5]</w:t>
            </w:r>
            <w:r>
              <w:rPr>
                <w:sz w:val="20"/>
              </w:rPr>
              <w:fldChar w:fldCharType="end"/>
            </w:r>
            <w:r>
              <w:rPr>
                <w:i/>
                <w:sz w:val="20"/>
              </w:rPr>
              <w:t>,</w:t>
            </w:r>
            <w:r>
              <w:rPr>
                <w:sz w:val="20"/>
              </w:rPr>
              <w:t xml:space="preserve"> wetlands, </w:t>
            </w:r>
            <w:r w:rsidRPr="004978D1">
              <w:rPr>
                <w:sz w:val="20"/>
              </w:rPr>
              <w:t>8-30 °C (20-25), pH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 xml:space="preserve">3.8-7.3 (5.8-6.4), pMMO; </w:t>
            </w:r>
            <w:r w:rsidRPr="000C7DEC">
              <w:rPr>
                <w:i/>
                <w:sz w:val="20"/>
              </w:rPr>
              <w:t>M. scandinavica</w:t>
            </w:r>
            <w:r>
              <w:rPr>
                <w:i/>
                <w:sz w:val="20"/>
              </w:rPr>
              <w:t xml:space="preserve"> </w:t>
            </w:r>
            <w:r w:rsidRPr="004978D1">
              <w:rPr>
                <w:sz w:val="20"/>
              </w:rPr>
              <w:t xml:space="preserve">(NES) </w:t>
            </w:r>
            <w:r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Kalyuzhnaya&lt;/Author&gt;&lt;Year&gt;1999&lt;/Year&gt;&lt;RecNum&gt;697&lt;/RecNum&gt;&lt;DisplayText&gt;[6]&lt;/DisplayText&gt;&lt;record&gt;&lt;rec-number&gt;697&lt;/rec-number&gt;&lt;foreign-keys&gt;&lt;key app="EN" db-id="sz5spw02vsprswerr5tpvvfj2dzxzpv29p2t" timestamp="1406586817"&gt;697&lt;/key&gt;&lt;/foreign-keys&gt;&lt;ref-type name="Journal Article"&gt;17&lt;/ref-type&gt;&lt;contributors&gt;&lt;authors&gt;&lt;author&gt;Kalyuzhnaya, M. G.&lt;/author&gt;&lt;author&gt;Khmelenina, V. N.&lt;/author&gt;&lt;author&gt;Kotelnikova, S.&lt;/author&gt;&lt;author&gt;Holmquist, L.&lt;/author&gt;&lt;author&gt;Pedersen, K.&lt;/author&gt;&lt;author&gt;Trotsenko, Y. A.&lt;/author&gt;&lt;/authors&gt;&lt;/contributors&gt;&lt;auth-address&gt;Inst. Biochem. Physiol. M., Russian Academy of Sciences, Pushchino, Moscow, Russian Federation&amp;#xD;Dept. Cell Molec. Biol., Microbiol., Göteborg University, Göteborg, Sweden&amp;#xD;Dept. Cell Molec. Biol., Microbiol., Göteborg University, Box 462, S - 40530, Göteborg, Sweden&lt;/auth-address&gt;&lt;titles&gt;&lt;title&gt;&lt;style face="italic" font="default" size="100%"&gt;Methylomonas scandinavica &lt;/style&gt;&lt;style face="normal" font="default" size="100%"&gt;sp, nov., a new methanotrophic psychrotrophic bacterium isolated from deep igneous rock ground water of Sweden&lt;/style&gt;&lt;/title&gt;&lt;secondary-title&gt;Systematic and Applied Microbiology&lt;/secondary-title&gt;&lt;alt-title&gt;Syst. Appl. Microbiol.&lt;/alt-title&gt;&lt;/titles&gt;&lt;periodical&gt;&lt;full-title&gt;Systematic and Applied Microbiology&lt;/full-title&gt;&lt;/periodical&gt;&lt;pages&gt;565-572&lt;/pages&gt;&lt;volume&gt;22&lt;/volume&gt;&lt;number&gt;4&lt;/number&gt;&lt;keywords&gt;&lt;keyword&gt;Aspo, Deep igneous rock ground water, Methylomonas scandinavica, Psychrotolerant methanotroph, bacterial DNA, bacterial protein, cytochrome c, ground water, methane, phosphatidylglycerol, ribulose phosphate, RNA 16S, tricarboxylic acid, ubiquinone deriv&lt;/keyword&gt;&lt;/keywords&gt;&lt;dates&gt;&lt;year&gt;1999&lt;/year&gt;&lt;/dates&gt;&lt;isbn&gt;07232020 (ISSN)&lt;/isbn&gt;&lt;urls&gt;&lt;related-urls&gt;&lt;url&gt;http://www.scopus.com/inward/record.url?eid=2-s2.0-0033379899&amp;amp;partnerID=40&amp;amp;md5=ff3821157b26cfc35075a3ec25abef49&lt;/url&gt;&lt;/related-urls&gt;&lt;/urls&gt;&lt;remote-database-name&gt;Scopus&lt;/remote-database-name&gt;&lt;language&gt;English&lt;/language&gt;&lt;/record&gt;&lt;/Cite&gt;&lt;/EndNote&gt;</w:instrText>
            </w:r>
            <w:r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6]</w:t>
            </w:r>
            <w:r>
              <w:rPr>
                <w:sz w:val="20"/>
              </w:rPr>
              <w:fldChar w:fldCharType="end"/>
            </w:r>
            <w:r>
              <w:rPr>
                <w:i/>
                <w:sz w:val="20"/>
              </w:rPr>
              <w:t>,</w:t>
            </w:r>
            <w:r>
              <w:rPr>
                <w:sz w:val="20"/>
              </w:rPr>
              <w:t xml:space="preserve"> freshwater,</w:t>
            </w:r>
            <w:r w:rsidRPr="004978D1">
              <w:rPr>
                <w:sz w:val="20"/>
              </w:rPr>
              <w:t xml:space="preserve"> 5-30 °C (17), pH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5.0-9.0 (6.8-7.6), pMMO</w:t>
            </w:r>
            <w:r>
              <w:rPr>
                <w:sz w:val="20"/>
              </w:rPr>
              <w:t>, sMMO.</w:t>
            </w:r>
          </w:p>
        </w:tc>
      </w:tr>
      <w:tr w:rsidR="00CA0745" w:rsidTr="005E6005">
        <w:trPr>
          <w:cantSplit/>
          <w:trHeight w:val="183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4E2DEC">
              <w:rPr>
                <w:i/>
                <w:color w:val="000000"/>
                <w:sz w:val="20"/>
              </w:rPr>
              <w:t>Methylomarinum</w:t>
            </w:r>
          </w:p>
        </w:tc>
        <w:tc>
          <w:tcPr>
            <w:tcW w:w="10893" w:type="dxa"/>
          </w:tcPr>
          <w:p w:rsidR="00CA0745" w:rsidRPr="004978D1" w:rsidRDefault="00CA0745" w:rsidP="00253FD0">
            <w:pPr>
              <w:spacing w:line="276" w:lineRule="auto"/>
              <w:rPr>
                <w:color w:val="000000"/>
                <w:sz w:val="20"/>
              </w:rPr>
            </w:pPr>
            <w:r w:rsidRPr="00253FD0">
              <w:rPr>
                <w:b/>
                <w:i/>
                <w:color w:val="FEB24C"/>
                <w:sz w:val="20"/>
              </w:rPr>
              <w:t>M. vadi</w:t>
            </w:r>
            <w:r w:rsidRPr="00347B1C">
              <w:rPr>
                <w:b/>
                <w:i/>
                <w:color w:val="00B050"/>
                <w:sz w:val="20"/>
              </w:rPr>
              <w:t xml:space="preserve"> </w:t>
            </w:r>
            <w:r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Hirayama&lt;/Author&gt;&lt;Year&gt;2013&lt;/Year&gt;&lt;RecNum&gt;1209&lt;/RecNum&gt;&lt;DisplayText&gt;[7]&lt;/DisplayText&gt;&lt;record&gt;&lt;rec-number&gt;1209&lt;/rec-number&gt;&lt;foreign-keys&gt;&lt;key app="EN" db-id="sz5spw02vsprswerr5tpvvfj2dzxzpv29p2t" timestamp="1470880492"&gt;1209&lt;/key&gt;&lt;/foreign-keys&gt;&lt;ref-type name="Journal Article"&gt;17&lt;/ref-type&gt;&lt;contributors&gt;&lt;authors&gt;&lt;author&gt;Hirayama, H.&lt;/author&gt;&lt;author&gt;Fuse, H.&lt;/author&gt;&lt;author&gt;Abe, M.&lt;/author&gt;&lt;author&gt;Miyazaki, M.&lt;/author&gt;&lt;author&gt;Nakamura, T.&lt;/author&gt;&lt;author&gt;Nunoura, T.&lt;/author&gt;&lt;author&gt;Furushima, Y.&lt;/author&gt;&lt;author&gt;Yamamoto, H.&lt;/author&gt;&lt;author&gt;Takai, K.&lt;/author&gt;&lt;/authors&gt;&lt;/contributors&gt;&lt;titles&gt;&lt;title&gt;&lt;style face="italic" font="default" size="100%"&gt;Methylomarinum vadi &lt;/style&gt;&lt;style face="normal" font="default" size="100%"&gt;gen. nov., sp. nov., a methanotroph isolated from two distinct marine environments&lt;/style&gt;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pages&gt;1073-1082&lt;/pages&gt;&lt;volume&gt;63&lt;/volume&gt;&lt;number&gt;PART3&lt;/number&gt;&lt;dates&gt;&lt;year&gt;2013&lt;/year&gt;&lt;/dates&gt;&lt;work-type&gt;Article&lt;/work-type&gt;&lt;urls&gt;&lt;related-urls&gt;&lt;url&gt;https://www.scopus.com/inward/record.uri?eid=2-s2.0-84874910353&amp;amp;partnerID=40&amp;amp;md5=277c7cd2b4fbbed8ee4881d1488be8ae&lt;/url&gt;&lt;/related-urls&gt;&lt;/urls&gt;&lt;electronic-resource-num&gt;10.1099/ijs.0.040568-0&lt;/electronic-resource-num&gt;&lt;remote-database-name&gt;Scopus&lt;/remote-database-name&gt;&lt;/record&gt;&lt;/Cite&gt;&lt;/EndNote&gt;</w:instrText>
            </w:r>
            <w:r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7]</w:t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  <w:t>, marine,</w:t>
            </w:r>
            <w:r w:rsidRPr="004978D1">
              <w:rPr>
                <w:sz w:val="20"/>
              </w:rPr>
              <w:t xml:space="preserve"> 20-44</w:t>
            </w:r>
            <w:r>
              <w:rPr>
                <w:sz w:val="20"/>
              </w:rPr>
              <w:t xml:space="preserve"> °</w:t>
            </w:r>
            <w:r w:rsidRPr="004978D1">
              <w:rPr>
                <w:sz w:val="20"/>
              </w:rPr>
              <w:t>C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(37-43), pH 4.5-8.1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(6.2-7.0),</w:t>
            </w:r>
            <w:r>
              <w:rPr>
                <w:sz w:val="20"/>
              </w:rPr>
              <w:t xml:space="preserve"> pMMO.</w:t>
            </w:r>
          </w:p>
        </w:tc>
      </w:tr>
      <w:tr w:rsidR="00CA0745" w:rsidTr="005E6005">
        <w:trPr>
          <w:cantSplit/>
          <w:trHeight w:val="1134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4E2DEC">
              <w:rPr>
                <w:i/>
                <w:color w:val="000000"/>
                <w:sz w:val="20"/>
              </w:rPr>
              <w:t>Methylobacter</w:t>
            </w:r>
          </w:p>
        </w:tc>
        <w:tc>
          <w:tcPr>
            <w:tcW w:w="10893" w:type="dxa"/>
          </w:tcPr>
          <w:p w:rsidR="00CA0745" w:rsidRPr="004978D1" w:rsidRDefault="00CA0745" w:rsidP="00253FD0">
            <w:pPr>
              <w:spacing w:line="276" w:lineRule="auto"/>
              <w:rPr>
                <w:color w:val="000000"/>
                <w:sz w:val="20"/>
              </w:rPr>
            </w:pPr>
            <w:r>
              <w:rPr>
                <w:i/>
                <w:sz w:val="20"/>
              </w:rPr>
              <w:t>M. marinus</w:t>
            </w:r>
            <w:r w:rsidRPr="00763CAD"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fldChar w:fldCharType="begin">
                <w:fldData xml:space="preserve">PEVuZE5vdGU+PENpdGU+PEF1dGhvcj5XaGl0dGVuYnVyeTwvQXV0aG9yPjxZZWFyPjE5NzA8L1ll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</w:fldData>
              </w:fldChar>
            </w:r>
            <w:r w:rsidR="0029259C">
              <w:rPr>
                <w:sz w:val="20"/>
              </w:rPr>
              <w:instrText xml:space="preserve"> ADDIN EN.CITE </w:instrText>
            </w:r>
            <w:r w:rsidR="0029259C">
              <w:rPr>
                <w:sz w:val="20"/>
              </w:rPr>
              <w:fldChar w:fldCharType="begin">
                <w:fldData xml:space="preserve">PEVuZE5vdGU+PENpdGU+PEF1dGhvcj5XaGl0dGVuYnVyeTwvQXV0aG9yPjxZZWFyPjE5NzA8L1ll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</w:fldData>
              </w:fldChar>
            </w:r>
            <w:r w:rsidR="0029259C">
              <w:rPr>
                <w:sz w:val="20"/>
              </w:rPr>
              <w:instrText xml:space="preserve"> ADDIN EN.CITE.DATA </w:instrText>
            </w:r>
            <w:r w:rsidR="0029259C">
              <w:rPr>
                <w:sz w:val="20"/>
              </w:rPr>
            </w:r>
            <w:r w:rsidR="0029259C">
              <w:rPr>
                <w:sz w:val="20"/>
              </w:rPr>
              <w:fldChar w:fldCharType="end"/>
            </w:r>
            <w:r w:rsidRPr="004978D1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8, 9]</w:t>
            </w:r>
            <w:r w:rsidRPr="004978D1">
              <w:rPr>
                <w:sz w:val="20"/>
              </w:rPr>
              <w:fldChar w:fldCharType="end"/>
            </w:r>
            <w:r>
              <w:rPr>
                <w:sz w:val="20"/>
              </w:rPr>
              <w:t xml:space="preserve">, </w:t>
            </w:r>
            <w:r w:rsidRPr="00763CAD">
              <w:rPr>
                <w:sz w:val="20"/>
              </w:rPr>
              <w:t>marine,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~20-37</w:t>
            </w:r>
            <w:r>
              <w:rPr>
                <w:sz w:val="20"/>
              </w:rPr>
              <w:t xml:space="preserve"> °</w:t>
            </w:r>
            <w:r w:rsidRPr="004978D1">
              <w:rPr>
                <w:sz w:val="20"/>
              </w:rPr>
              <w:t>C, pH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5.5-9</w:t>
            </w:r>
            <w:r>
              <w:rPr>
                <w:sz w:val="20"/>
              </w:rPr>
              <w:t>.0</w:t>
            </w:r>
            <w:r w:rsidRPr="004978D1">
              <w:rPr>
                <w:sz w:val="20"/>
              </w:rPr>
              <w:t xml:space="preserve">; </w:t>
            </w:r>
            <w:r w:rsidRPr="006C70F8">
              <w:rPr>
                <w:i/>
                <w:sz w:val="20"/>
              </w:rPr>
              <w:t>M. pelagicus</w:t>
            </w:r>
            <w:r w:rsidRPr="004978D1"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fldChar w:fldCharType="begin">
                <w:fldData xml:space="preserve">PEVuZE5vdGU+PENpdGU+PEF1dGhvcj5XaGl0dGVuYnVyeTwvQXV0aG9yPjxZZWFyPjE5NzA8L1ll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</w:fldData>
              </w:fldChar>
            </w:r>
            <w:r w:rsidR="0029259C">
              <w:rPr>
                <w:sz w:val="20"/>
              </w:rPr>
              <w:instrText xml:space="preserve"> ADDIN EN.CITE </w:instrText>
            </w:r>
            <w:r w:rsidR="0029259C">
              <w:rPr>
                <w:sz w:val="20"/>
              </w:rPr>
              <w:fldChar w:fldCharType="begin">
                <w:fldData xml:space="preserve">PEVuZE5vdGU+PENpdGU+PEF1dGhvcj5XaGl0dGVuYnVyeTwvQXV0aG9yPjxZZWFyPjE5NzA8L1ll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</w:fldData>
              </w:fldChar>
            </w:r>
            <w:r w:rsidR="0029259C">
              <w:rPr>
                <w:sz w:val="20"/>
              </w:rPr>
              <w:instrText xml:space="preserve"> ADDIN EN.CITE.DATA </w:instrText>
            </w:r>
            <w:r w:rsidR="0029259C">
              <w:rPr>
                <w:sz w:val="20"/>
              </w:rPr>
            </w:r>
            <w:r w:rsidR="0029259C">
              <w:rPr>
                <w:sz w:val="20"/>
              </w:rPr>
              <w:fldChar w:fldCharType="end"/>
            </w:r>
            <w:r w:rsidRPr="004978D1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8, 9]</w:t>
            </w:r>
            <w:r w:rsidRPr="004978D1">
              <w:rPr>
                <w:sz w:val="20"/>
              </w:rPr>
              <w:fldChar w:fldCharType="end"/>
            </w:r>
            <w:r>
              <w:rPr>
                <w:sz w:val="20"/>
              </w:rPr>
              <w:t>, marine, 20-28 °</w:t>
            </w:r>
            <w:r w:rsidRPr="004978D1">
              <w:rPr>
                <w:sz w:val="20"/>
              </w:rPr>
              <w:t>C, pH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5.5-8.5</w:t>
            </w:r>
            <w:r w:rsidRPr="00D920BA">
              <w:rPr>
                <w:sz w:val="20"/>
              </w:rPr>
              <w:t xml:space="preserve">; </w:t>
            </w:r>
            <w:r w:rsidRPr="00D920BA">
              <w:rPr>
                <w:i/>
                <w:sz w:val="20"/>
              </w:rPr>
              <w:t>M. psychrophilus</w:t>
            </w:r>
            <w:r w:rsidRPr="00D920BA">
              <w:rPr>
                <w:sz w:val="20"/>
              </w:rPr>
              <w:t xml:space="preserve"> </w:t>
            </w:r>
            <w:r w:rsidRPr="00D920BA"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Omel&amp;apos;chenko&lt;/Author&gt;&lt;Year&gt;1996&lt;/Year&gt;&lt;RecNum&gt;691&lt;/RecNum&gt;&lt;DisplayText&gt;[10]&lt;/DisplayText&gt;&lt;record&gt;&lt;rec-number&gt;691&lt;/rec-number&gt;&lt;foreign-keys&gt;&lt;key app="EN" db-id="sz5spw02vsprswerr5tpvvfj2dzxzpv29p2t" timestamp="1406520356"&gt;691&lt;/key&gt;&lt;/foreign-keys&gt;&lt;ref-type name="Journal Article"&gt;17&lt;/ref-type&gt;&lt;contributors&gt;&lt;authors&gt;&lt;author&gt;Omel&amp;apos;chenko, M. V.&lt;/author&gt;&lt;author&gt;Vasil&amp;apos;eva, L. V.&lt;/author&gt;&lt;author&gt;Zavarzin, G. A.&lt;/author&gt;&lt;author&gt;Savel&amp;apos;eva, N. D.&lt;/author&gt;&lt;author&gt;Lysenko, A. M.&lt;/author&gt;&lt;author&gt;Mityushina, L. L.&lt;/author&gt;&lt;author&gt;Khmelenina, V. N.&lt;/author&gt;&lt;author&gt;Trotsenko, Y. A.&lt;/author&gt;&lt;/authors&gt;&lt;/contributors&gt;&lt;auth-address&gt;Institute of Microbiology, Russian Academy of Sciences, pr. 60-letiya Oktyabrya 7, k. 2, Moscow 117811, Russian Federation&amp;#xD;Institute of Biochemistry and Physiology of Microorganisms, Russian Academy of Sciences, Pushchino, Moscow oblast, 142292, Russian Federation&lt;/auth-address&gt;&lt;titles&gt;&lt;title&gt;&lt;style face="normal" font="default" size="100%"&gt;A novel psychrophilic methanotroph of the genus &lt;/style&gt;&lt;style face="italic" font="default" size="100%"&gt;Methylobacter&lt;/style&gt;&lt;/title&gt;&lt;secondary-title&gt;Microbiology&lt;/secondary-title&gt;&lt;alt-title&gt;Microbiology&lt;/alt-title&gt;&lt;/titles&gt;&lt;periodical&gt;&lt;full-title&gt;Microbiology&lt;/full-title&gt;&lt;/periodical&gt;&lt;alt-periodical&gt;&lt;full-title&gt;Microbiology&lt;/full-title&gt;&lt;/alt-periodical&gt;&lt;pages&gt;339-343&lt;/pages&gt;&lt;volume&gt;65&lt;/volume&gt;&lt;number&gt;3&lt;/number&gt;&lt;dates&gt;&lt;year&gt;1996&lt;/year&gt;&lt;/dates&gt;&lt;isbn&gt;00262617 (ISSN)&lt;/isbn&gt;&lt;urls&gt;&lt;related-urls&gt;&lt;url&gt;http://www.scopus.com/inward/record.url?eid=2-s2.0-0000158295&amp;amp;partnerID=40&amp;amp;md5=e20e7d3f1ec93d78cf88e68cdf0d9d20&lt;/url&gt;&lt;/related-urls&gt;&lt;/urls&gt;&lt;remote-database-name&gt;Scopus&lt;/remote-database-name&gt;&lt;language&gt;English&lt;/language&gt;&lt;/record&gt;&lt;/Cite&gt;&lt;/EndNote&gt;</w:instrText>
            </w:r>
            <w:r w:rsidRPr="00D920BA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10]</w:t>
            </w:r>
            <w:r w:rsidRPr="00D920BA">
              <w:rPr>
                <w:sz w:val="20"/>
              </w:rPr>
              <w:fldChar w:fldCharType="end"/>
            </w:r>
            <w:r w:rsidRPr="00D920BA">
              <w:rPr>
                <w:sz w:val="20"/>
              </w:rPr>
              <w:t xml:space="preserve"> </w:t>
            </w:r>
            <w:r>
              <w:rPr>
                <w:sz w:val="20"/>
              </w:rPr>
              <w:t xml:space="preserve">wetlands, </w:t>
            </w:r>
            <w:r w:rsidRPr="006A2001">
              <w:rPr>
                <w:sz w:val="20"/>
              </w:rPr>
              <w:t>1 -20 °C (3.5-10), pH</w:t>
            </w:r>
            <w:r>
              <w:rPr>
                <w:sz w:val="20"/>
              </w:rPr>
              <w:t xml:space="preserve">r </w:t>
            </w:r>
            <w:r w:rsidRPr="006A2001">
              <w:rPr>
                <w:sz w:val="20"/>
              </w:rPr>
              <w:t>5.9-7.6 (6.8-7.2),</w:t>
            </w:r>
            <w:r>
              <w:rPr>
                <w:sz w:val="20"/>
              </w:rPr>
              <w:t xml:space="preserve"> </w:t>
            </w:r>
            <w:r w:rsidRPr="006A2001">
              <w:rPr>
                <w:sz w:val="20"/>
              </w:rPr>
              <w:t xml:space="preserve">pMMO; </w:t>
            </w:r>
            <w:r w:rsidRPr="006A2001">
              <w:rPr>
                <w:i/>
                <w:sz w:val="20"/>
              </w:rPr>
              <w:t xml:space="preserve">M. tundripaludum </w:t>
            </w:r>
            <w:r w:rsidRPr="006A2001"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Wartiainen&lt;/Author&gt;&lt;Year&gt;2006&lt;/Year&gt;&lt;RecNum&gt;690&lt;/RecNum&gt;&lt;DisplayText&gt;[11]&lt;/DisplayText&gt;&lt;record&gt;&lt;rec-number&gt;690&lt;/rec-number&gt;&lt;foreign-keys&gt;&lt;key app="EN" db-id="sz5spw02vsprswerr5tpvvfj2dzxzpv29p2t" timestamp="1406519460"&gt;690&lt;/key&gt;&lt;/foreign-keys&gt;&lt;ref-type name="Journal Article"&gt;17&lt;/ref-type&gt;&lt;contributors&gt;&lt;authors&gt;&lt;author&gt;Wartiainen, I.&lt;/author&gt;&lt;author&gt;Hestnes, A. G.&lt;/author&gt;&lt;author&gt;McDonald, I. R.&lt;/author&gt;&lt;author&gt;Svenning, M. M.&lt;/author&gt;&lt;/authors&gt;&lt;/contributors&gt;&lt;titles&gt;&lt;title&gt;&lt;style face="italic" font="default" size="100%"&gt;Methylobacter tundripaludum &lt;/style&gt;&lt;style face="normal" font="default" size="100%"&gt;sp. nov., a methane-oxidizing bacterium from Arctic wetland soil on the Svalbard islands, Norway (78° N)&lt;/style&gt;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pages&gt;109-113&lt;/pages&gt;&lt;volume&gt;56&lt;/volume&gt;&lt;number&gt;1&lt;/number&gt;&lt;dates&gt;&lt;year&gt;2006&lt;/year&gt;&lt;pub-dates&gt;&lt;date&gt;January 1, 2006&lt;/date&gt;&lt;/pub-dates&gt;&lt;/dates&gt;&lt;urls&gt;&lt;related-urls&gt;&lt;url&gt;http://ijs.sgmjournals.org/content/56/1/109.abstract&lt;/url&gt;&lt;/related-urls&gt;&lt;/urls&gt;&lt;electronic-resource-num&gt;10.1099/ijs.0.63728-0&lt;/electronic-resource-num&gt;&lt;/record&gt;&lt;/Cite&gt;&lt;/EndNote&gt;</w:instrText>
            </w:r>
            <w:r w:rsidRPr="006A2001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11]</w:t>
            </w:r>
            <w:r w:rsidRPr="006A2001">
              <w:rPr>
                <w:sz w:val="20"/>
              </w:rPr>
              <w:fldChar w:fldCharType="end"/>
            </w:r>
            <w:r>
              <w:rPr>
                <w:i/>
                <w:sz w:val="20"/>
              </w:rPr>
              <w:t>,</w:t>
            </w:r>
            <w:r w:rsidRPr="00763CAD">
              <w:rPr>
                <w:sz w:val="20"/>
              </w:rPr>
              <w:t xml:space="preserve"> permafrost</w:t>
            </w:r>
            <w:r>
              <w:rPr>
                <w:i/>
                <w:sz w:val="20"/>
              </w:rPr>
              <w:t>,</w:t>
            </w:r>
            <w:r w:rsidRPr="006A2001">
              <w:rPr>
                <w:sz w:val="20"/>
              </w:rPr>
              <w:t xml:space="preserve"> 10-30 °C (23), pH</w:t>
            </w:r>
            <w:r>
              <w:rPr>
                <w:sz w:val="20"/>
              </w:rPr>
              <w:t xml:space="preserve"> </w:t>
            </w:r>
            <w:r w:rsidRPr="006A2001">
              <w:rPr>
                <w:sz w:val="20"/>
              </w:rPr>
              <w:t xml:space="preserve">5.5-7.9, pMMO; </w:t>
            </w:r>
            <w:r>
              <w:rPr>
                <w:i/>
                <w:sz w:val="20"/>
              </w:rPr>
              <w:t>M. whittenburyi</w:t>
            </w:r>
            <w:r w:rsidRPr="0009220E">
              <w:rPr>
                <w:i/>
                <w:sz w:val="20"/>
              </w:rPr>
              <w:t xml:space="preserve"> (M. vinelandii)</w:t>
            </w:r>
            <w:r w:rsidRPr="0009220E">
              <w:rPr>
                <w:sz w:val="20"/>
              </w:rPr>
              <w:t xml:space="preserve"> </w:t>
            </w:r>
            <w:r w:rsidRPr="0009220E">
              <w:rPr>
                <w:sz w:val="20"/>
              </w:rPr>
              <w:fldChar w:fldCharType="begin">
                <w:fldData xml:space="preserve">PEVuZE5vdGU+PENpdGU+PEF1dGhvcj5XaGl0dGVuYnVyeTwvQXV0aG9yPjxZZWFyPjE5NzA8L1ll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==
</w:fldData>
              </w:fldChar>
            </w:r>
            <w:r w:rsidR="0029259C">
              <w:rPr>
                <w:sz w:val="20"/>
              </w:rPr>
              <w:instrText xml:space="preserve"> ADDIN EN.CITE </w:instrText>
            </w:r>
            <w:r w:rsidR="0029259C">
              <w:rPr>
                <w:sz w:val="20"/>
              </w:rPr>
              <w:fldChar w:fldCharType="begin">
                <w:fldData xml:space="preserve">PEVuZE5vdGU+PENpdGU+PEF1dGhvcj5XaGl0dGVuYnVyeTwvQXV0aG9yPjxZZWFyPjE5NzA8L1ll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==
</w:fldData>
              </w:fldChar>
            </w:r>
            <w:r w:rsidR="0029259C">
              <w:rPr>
                <w:sz w:val="20"/>
              </w:rPr>
              <w:instrText xml:space="preserve"> ADDIN EN.CITE.DATA </w:instrText>
            </w:r>
            <w:r w:rsidR="0029259C">
              <w:rPr>
                <w:sz w:val="20"/>
              </w:rPr>
            </w:r>
            <w:r w:rsidR="0029259C">
              <w:rPr>
                <w:sz w:val="20"/>
              </w:rPr>
              <w:fldChar w:fldCharType="end"/>
            </w:r>
            <w:r w:rsidRPr="0009220E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8, 9, 12]</w:t>
            </w:r>
            <w:r w:rsidRPr="0009220E">
              <w:rPr>
                <w:sz w:val="20"/>
              </w:rPr>
              <w:fldChar w:fldCharType="end"/>
            </w:r>
            <w:r>
              <w:rPr>
                <w:sz w:val="20"/>
              </w:rPr>
              <w:t xml:space="preserve">, freshwater, </w:t>
            </w:r>
            <w:r w:rsidRPr="0009220E">
              <w:rPr>
                <w:sz w:val="20"/>
              </w:rPr>
              <w:t>20-37 °C, pH 5.0-9.0.</w:t>
            </w:r>
          </w:p>
        </w:tc>
      </w:tr>
      <w:tr w:rsidR="00CA0745" w:rsidTr="005E6005">
        <w:trPr>
          <w:cantSplit/>
          <w:trHeight w:val="194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sz w:val="20"/>
              </w:rPr>
            </w:pPr>
            <w:r w:rsidRPr="004E2DEC">
              <w:rPr>
                <w:i/>
                <w:sz w:val="20"/>
              </w:rPr>
              <w:t>Methyloprofundus</w:t>
            </w:r>
          </w:p>
        </w:tc>
        <w:tc>
          <w:tcPr>
            <w:tcW w:w="10893" w:type="dxa"/>
          </w:tcPr>
          <w:p w:rsidR="00CA0745" w:rsidRPr="000C7DEC" w:rsidRDefault="00CA0745" w:rsidP="00253FD0">
            <w:pPr>
              <w:spacing w:line="276" w:lineRule="auto"/>
              <w:rPr>
                <w:sz w:val="20"/>
              </w:rPr>
            </w:pPr>
            <w:r w:rsidRPr="000C7DEC">
              <w:rPr>
                <w:i/>
                <w:sz w:val="20"/>
              </w:rPr>
              <w:t>M. sedimenti</w:t>
            </w:r>
            <w:r w:rsidRPr="000C7DEC">
              <w:rPr>
                <w:sz w:val="20"/>
              </w:rPr>
              <w:t xml:space="preserve"> </w:t>
            </w:r>
            <w:r w:rsidRPr="000C7DEC"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Tavormina&lt;/Author&gt;&lt;Year&gt;2014&lt;/Year&gt;&lt;RecNum&gt;784&lt;/RecNum&gt;&lt;DisplayText&gt;[13]&lt;/DisplayText&gt;&lt;record&gt;&lt;rec-number&gt;784&lt;/rec-number&gt;&lt;foreign-keys&gt;&lt;key app="EN" db-id="sz5spw02vsprswerr5tpvvfj2dzxzpv29p2t" timestamp="1414701943"&gt;784&lt;/key&gt;&lt;/foreign-keys&gt;&lt;ref-type name="Journal Article"&gt;17&lt;/ref-type&gt;&lt;contributors&gt;&lt;authors&gt;&lt;author&gt;Tavormina, P. L.&lt;/author&gt;&lt;author&gt;Hatzenpichler, R.&lt;/author&gt;&lt;author&gt;McGlynn, S.&lt;/author&gt;&lt;author&gt;Chadwick, G.&lt;/author&gt;&lt;author&gt;Dawson, K. S.&lt;/author&gt;&lt;author&gt;Connon, S. A.&lt;/author&gt;&lt;author&gt;Orphan, V. J.&lt;/author&gt;&lt;/authors&gt;&lt;/contributors&gt;&lt;titles&gt;&lt;title&gt;&lt;style face="italic" font="default" size="100%"&gt;Methyloprofundus sedimenti&lt;/style&gt;&lt;style face="normal" font="default" size="100%"&gt; gen. nov., sp. nov., an obligate methanotroph from ocean sediment belonging to the Deep Sea 1 clade of marine methanotrophs&lt;/style&gt;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dates&gt;&lt;year&gt;2014&lt;/year&gt;&lt;pub-dates&gt;&lt;date&gt;October 23, 2014&lt;/date&gt;&lt;/pub-dates&gt;&lt;/dates&gt;&lt;urls&gt;&lt;related-urls&gt;&lt;url&gt;http://ijs.sgmjournals.org/content/early/2014/10/22/ijs.0.062927-0.abstract&lt;/url&gt;&lt;/related-urls&gt;&lt;/urls&gt;&lt;electronic-resource-num&gt;10.1099/ijs.0.062927-0&lt;/electronic-resource-num&gt;&lt;/record&gt;&lt;/Cite&gt;&lt;/EndNote&gt;</w:instrText>
            </w:r>
            <w:r w:rsidRPr="000C7DEC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13]</w:t>
            </w:r>
            <w:r w:rsidRPr="000C7DEC">
              <w:rPr>
                <w:sz w:val="20"/>
              </w:rPr>
              <w:fldChar w:fldCharType="end"/>
            </w:r>
            <w:r>
              <w:rPr>
                <w:i/>
                <w:sz w:val="20"/>
              </w:rPr>
              <w:t>,</w:t>
            </w:r>
            <w:r>
              <w:rPr>
                <w:sz w:val="20"/>
              </w:rPr>
              <w:t xml:space="preserve"> marine,</w:t>
            </w:r>
            <w:r w:rsidRPr="000C7DEC">
              <w:rPr>
                <w:sz w:val="20"/>
              </w:rPr>
              <w:t xml:space="preserve"> 4-26 °C (18-23), pH 6.0-8.0 (6.5-7.5), pMMO.</w:t>
            </w:r>
          </w:p>
        </w:tc>
      </w:tr>
      <w:tr w:rsidR="00CA0745" w:rsidTr="005E6005">
        <w:trPr>
          <w:cantSplit/>
          <w:trHeight w:val="289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4E2DEC">
              <w:rPr>
                <w:i/>
                <w:color w:val="000000"/>
                <w:sz w:val="20"/>
              </w:rPr>
              <w:t>Methylosphaera</w:t>
            </w:r>
          </w:p>
        </w:tc>
        <w:tc>
          <w:tcPr>
            <w:tcW w:w="10893" w:type="dxa"/>
          </w:tcPr>
          <w:p w:rsidR="00CA0745" w:rsidRPr="004978D1" w:rsidRDefault="00CA0745" w:rsidP="00253FD0">
            <w:pPr>
              <w:spacing w:line="276" w:lineRule="auto"/>
              <w:rPr>
                <w:color w:val="000000"/>
                <w:sz w:val="20"/>
              </w:rPr>
            </w:pPr>
            <w:r w:rsidRPr="0030352A">
              <w:rPr>
                <w:i/>
                <w:sz w:val="20"/>
              </w:rPr>
              <w:t>M. hansonii</w:t>
            </w:r>
            <w:r w:rsidRPr="004978D1"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Bowman&lt;/Author&gt;&lt;Year&gt;1997&lt;/Year&gt;&lt;RecNum&gt;701&lt;/RecNum&gt;&lt;DisplayText&gt;[14]&lt;/DisplayText&gt;&lt;record&gt;&lt;rec-number&gt;701&lt;/rec-number&gt;&lt;foreign-keys&gt;&lt;key app="EN" db-id="sz5spw02vsprswerr5tpvvfj2dzxzpv29p2t" timestamp="1406676460"&gt;701&lt;/key&gt;&lt;/foreign-keys&gt;&lt;ref-type name="Journal Article"&gt;17&lt;/ref-type&gt;&lt;contributors&gt;&lt;authors&gt;&lt;author&gt;Bowman, J. P.&lt;/author&gt;&lt;author&gt;McCammon, S. A.&lt;/author&gt;&lt;author&gt;Skerrat, J. H.&lt;/author&gt;&lt;/authors&gt;&lt;/contributors&gt;&lt;titles&gt;&lt;title&gt;&lt;style face="italic" font="default" size="100%"&gt;Methylosphaera hansonii&lt;/style&gt;&lt;style face="normal" font="default" size="100%"&gt; gen. nov., sp. nov., a psychrophilic, group I methanotroph from Antarctic marine-salinity, meromictic lakes&lt;/style&gt;&lt;/title&gt;&lt;secondary-title&gt;Microbiology&lt;/secondary-title&gt;&lt;/titles&gt;&lt;periodical&gt;&lt;full-title&gt;Microbiology&lt;/full-title&gt;&lt;/periodical&gt;&lt;pages&gt;1451-1459&lt;/pages&gt;&lt;volume&gt;143&lt;/volume&gt;&lt;number&gt;4&lt;/number&gt;&lt;dates&gt;&lt;year&gt;1997&lt;/year&gt;&lt;pub-dates&gt;&lt;date&gt;April 1, 1997&lt;/date&gt;&lt;/pub-dates&gt;&lt;/dates&gt;&lt;urls&gt;&lt;related-urls&gt;&lt;url&gt;http://mic.sgmjournals.org/content/143/4/1451.abstract&lt;/url&gt;&lt;/related-urls&gt;&lt;/urls&gt;&lt;electronic-resource-num&gt;10.1099/00221287-143-4-1451&lt;/electronic-resource-num&gt;&lt;/record&gt;&lt;/Cite&gt;&lt;/EndNote&gt;</w:instrText>
            </w:r>
            <w:r w:rsidRPr="004978D1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14]</w:t>
            </w:r>
            <w:r w:rsidRPr="004978D1">
              <w:rPr>
                <w:sz w:val="20"/>
              </w:rPr>
              <w:fldChar w:fldCharType="end"/>
            </w:r>
            <w:r>
              <w:rPr>
                <w:i/>
                <w:sz w:val="20"/>
              </w:rPr>
              <w:t>,</w:t>
            </w:r>
            <w:r>
              <w:rPr>
                <w:sz w:val="20"/>
              </w:rPr>
              <w:t xml:space="preserve"> marine,</w:t>
            </w:r>
            <w:r w:rsidRPr="004978D1">
              <w:rPr>
                <w:sz w:val="20"/>
              </w:rPr>
              <w:t xml:space="preserve"> 0-21</w:t>
            </w:r>
            <w:r>
              <w:rPr>
                <w:sz w:val="20"/>
              </w:rPr>
              <w:t xml:space="preserve"> °C (10-13), pH neutral, pMMO.</w:t>
            </w:r>
          </w:p>
        </w:tc>
      </w:tr>
      <w:tr w:rsidR="00CA0745" w:rsidTr="005E6005">
        <w:trPr>
          <w:cantSplit/>
          <w:trHeight w:val="520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4E2DEC">
              <w:rPr>
                <w:i/>
                <w:color w:val="000000"/>
                <w:sz w:val="20"/>
              </w:rPr>
              <w:t>Methylosarcina</w:t>
            </w:r>
          </w:p>
        </w:tc>
        <w:tc>
          <w:tcPr>
            <w:tcW w:w="10893" w:type="dxa"/>
          </w:tcPr>
          <w:p w:rsidR="00CA0745" w:rsidRPr="004978D1" w:rsidRDefault="00CA0745" w:rsidP="00253FD0">
            <w:pPr>
              <w:spacing w:line="276" w:lineRule="auto"/>
              <w:rPr>
                <w:sz w:val="20"/>
              </w:rPr>
            </w:pPr>
            <w:r w:rsidRPr="000C7DEC">
              <w:rPr>
                <w:i/>
                <w:sz w:val="20"/>
              </w:rPr>
              <w:t>M.</w:t>
            </w:r>
            <w:r>
              <w:rPr>
                <w:i/>
                <w:sz w:val="20"/>
              </w:rPr>
              <w:t xml:space="preserve"> </w:t>
            </w:r>
            <w:r w:rsidRPr="000C7DEC">
              <w:rPr>
                <w:i/>
                <w:sz w:val="20"/>
              </w:rPr>
              <w:t>fibrata</w:t>
            </w:r>
            <w:r w:rsidRPr="004978D1"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Wise&lt;/Author&gt;&lt;Year&gt;2001&lt;/Year&gt;&lt;RecNum&gt;675&lt;/RecNum&gt;&lt;DisplayText&gt;[15]&lt;/DisplayText&gt;&lt;record&gt;&lt;rec-number&gt;675&lt;/rec-number&gt;&lt;foreign-keys&gt;&lt;key app="EN" db-id="sz5spw02vsprswerr5tpvvfj2dzxzpv29p2t" timestamp="1406261792"&gt;675&lt;/key&gt;&lt;/foreign-keys&gt;&lt;ref-type name="Journal Article"&gt;17&lt;/ref-type&gt;&lt;contributors&gt;&lt;authors&gt;&lt;author&gt;Wise, M. G.&lt;/author&gt;&lt;author&gt;McArthur, J. V.&lt;/author&gt;&lt;author&gt;Shimkets, L. J.&lt;/author&gt;&lt;/authors&gt;&lt;/contributors&gt;&lt;titles&gt;&lt;title&gt;&lt;style face="italic" font="default" size="100%"&gt;Methylosarcina fibrata&lt;/style&gt;&lt;style face="normal" font="default" size="100%"&gt; gen. nov., sp. nov. and &lt;/style&gt;&lt;style face="italic" font="default" size="100%"&gt;Methylosarcina quisquiliarum&lt;/style&gt;&lt;style face="normal" font="default" size="100%"&gt; sp.nov., novel type 1 methanotrophs&lt;/style&gt;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pages&gt;611-21&lt;/pages&gt;&lt;volume&gt;51&lt;/volume&gt;&lt;number&gt;2&lt;/number&gt;&lt;dates&gt;&lt;year&gt;2001&lt;/year&gt;&lt;pub-dates&gt;&lt;date&gt;March 1, 2001&lt;/date&gt;&lt;/pub-dates&gt;&lt;/dates&gt;&lt;urls&gt;&lt;related-urls&gt;&lt;url&gt;http://ijs.sgmjournals.org/content/51/2/611.abstract&lt;/url&gt;&lt;/related-urls&gt;&lt;/urls&gt;&lt;electronic-resource-num&gt;10.1099/00207713-51-2-611&lt;/electronic-resource-num&gt;&lt;/record&gt;&lt;/Cite&gt;&lt;/EndNote&gt;</w:instrText>
            </w:r>
            <w:r w:rsidRPr="004978D1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15]</w:t>
            </w:r>
            <w:r w:rsidRPr="004978D1">
              <w:rPr>
                <w:sz w:val="20"/>
              </w:rPr>
              <w:fldChar w:fldCharType="end"/>
            </w:r>
            <w:r>
              <w:rPr>
                <w:sz w:val="20"/>
              </w:rPr>
              <w:t>, landfill,</w:t>
            </w:r>
            <w:r w:rsidRPr="004978D1">
              <w:rPr>
                <w:sz w:val="20"/>
              </w:rPr>
              <w:t xml:space="preserve"> 22-37</w:t>
            </w:r>
            <w:r>
              <w:rPr>
                <w:sz w:val="20"/>
              </w:rPr>
              <w:t xml:space="preserve"> °</w:t>
            </w:r>
            <w:r w:rsidRPr="004978D1">
              <w:rPr>
                <w:sz w:val="20"/>
              </w:rPr>
              <w:t>C, pH 5</w:t>
            </w:r>
            <w:r>
              <w:rPr>
                <w:sz w:val="20"/>
              </w:rPr>
              <w:t>.0</w:t>
            </w:r>
            <w:r w:rsidRPr="004978D1">
              <w:rPr>
                <w:sz w:val="20"/>
              </w:rPr>
              <w:t>-9</w:t>
            </w:r>
            <w:r>
              <w:rPr>
                <w:sz w:val="20"/>
              </w:rPr>
              <w:t>.0</w:t>
            </w:r>
            <w:r w:rsidRPr="004978D1">
              <w:rPr>
                <w:sz w:val="20"/>
              </w:rPr>
              <w:t xml:space="preserve">, pMMO; </w:t>
            </w:r>
            <w:r w:rsidRPr="000C7DEC">
              <w:rPr>
                <w:i/>
                <w:sz w:val="20"/>
              </w:rPr>
              <w:t>M.</w:t>
            </w:r>
            <w:r>
              <w:rPr>
                <w:i/>
                <w:sz w:val="20"/>
              </w:rPr>
              <w:t xml:space="preserve"> </w:t>
            </w:r>
            <w:r w:rsidRPr="000C7DEC">
              <w:rPr>
                <w:i/>
                <w:sz w:val="20"/>
              </w:rPr>
              <w:t>lacus</w:t>
            </w:r>
            <w:r w:rsidRPr="004978D1"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Kalyuzhnaya&lt;/Author&gt;&lt;Year&gt;2005&lt;/Year&gt;&lt;RecNum&gt;676&lt;/RecNum&gt;&lt;DisplayText&gt;[16]&lt;/DisplayText&gt;&lt;record&gt;&lt;rec-number&gt;676&lt;/rec-number&gt;&lt;foreign-keys&gt;&lt;key app="EN" db-id="sz5spw02vsprswerr5tpvvfj2dzxzpv29p2t" timestamp="1406262156"&gt;676&lt;/key&gt;&lt;/foreign-keys&gt;&lt;ref-type name="Journal Article"&gt;17&lt;/ref-type&gt;&lt;contributors&gt;&lt;authors&gt;&lt;author&gt;Kalyuzhnaya, M. G.&lt;/author&gt;&lt;author&gt;Stolyar, S. M.&lt;/author&gt;&lt;author&gt;Auman, A. J.&lt;/author&gt;&lt;author&gt;Lara, J. C.&lt;/author&gt;&lt;author&gt;Lidstrom, M. E.&lt;/author&gt;&lt;author&gt;Chistoserdova, L.&lt;/author&gt;&lt;/authors&gt;&lt;/contributors&gt;&lt;titles&gt;&lt;title&gt;&lt;style face="italic" font="default" size="100%"&gt;Methylosarcina lacus &lt;/style&gt;&lt;style face="normal" font="default" size="100%"&gt;sp. nov., a methanotroph from Lake Washington, Seattle, USA, and emended description of the genus &lt;/style&gt;&lt;style face="italic" font="default" size="100%"&gt;Methylosarcina&lt;/style&gt;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pages&gt;2345-2350&lt;/pages&gt;&lt;volume&gt;55&lt;/volume&gt;&lt;number&gt;6&lt;/number&gt;&lt;dates&gt;&lt;year&gt;2005&lt;/year&gt;&lt;pub-dates&gt;&lt;date&gt;November 1, 2005&lt;/date&gt;&lt;/pub-dates&gt;&lt;/dates&gt;&lt;urls&gt;&lt;related-urls&gt;&lt;url&gt;http://ijs.sgmjournals.org/content/55/6/2345.abstract&lt;/url&gt;&lt;/related-urls&gt;&lt;/urls&gt;&lt;electronic-resource-num&gt;10.1099/ijs.0.63405-0&lt;/electronic-resource-num&gt;&lt;/record&gt;&lt;/Cite&gt;&lt;/EndNote&gt;</w:instrText>
            </w:r>
            <w:r w:rsidRPr="004978D1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16]</w:t>
            </w:r>
            <w:r w:rsidRPr="004978D1">
              <w:rPr>
                <w:sz w:val="20"/>
              </w:rPr>
              <w:fldChar w:fldCharType="end"/>
            </w:r>
            <w:r>
              <w:rPr>
                <w:sz w:val="20"/>
              </w:rPr>
              <w:t>, freshwater,</w:t>
            </w:r>
            <w:r w:rsidRPr="004978D1">
              <w:rPr>
                <w:sz w:val="20"/>
              </w:rPr>
              <w:t xml:space="preserve"> 4-35</w:t>
            </w:r>
            <w:r>
              <w:rPr>
                <w:sz w:val="20"/>
              </w:rPr>
              <w:t>°</w:t>
            </w:r>
            <w:r w:rsidRPr="004978D1">
              <w:rPr>
                <w:sz w:val="20"/>
              </w:rPr>
              <w:t>C (28-30), pH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4</w:t>
            </w:r>
            <w:r>
              <w:rPr>
                <w:sz w:val="20"/>
              </w:rPr>
              <w:t>.0</w:t>
            </w:r>
            <w:r w:rsidRPr="004978D1">
              <w:rPr>
                <w:sz w:val="20"/>
              </w:rPr>
              <w:t>-8</w:t>
            </w:r>
            <w:r>
              <w:rPr>
                <w:sz w:val="20"/>
              </w:rPr>
              <w:t xml:space="preserve">.0 </w:t>
            </w:r>
            <w:r w:rsidRPr="004978D1">
              <w:rPr>
                <w:sz w:val="20"/>
              </w:rPr>
              <w:t>(5.5-6.5)</w:t>
            </w:r>
            <w:r>
              <w:rPr>
                <w:sz w:val="20"/>
              </w:rPr>
              <w:t>;</w:t>
            </w:r>
            <w:r w:rsidRPr="004978D1">
              <w:rPr>
                <w:sz w:val="20"/>
              </w:rPr>
              <w:t xml:space="preserve"> </w:t>
            </w:r>
            <w:r w:rsidRPr="000C7DEC">
              <w:rPr>
                <w:i/>
                <w:sz w:val="20"/>
              </w:rPr>
              <w:t xml:space="preserve">M. </w:t>
            </w:r>
            <w:r w:rsidRPr="000C7DEC">
              <w:rPr>
                <w:rStyle w:val="genusspecies"/>
                <w:i/>
                <w:sz w:val="20"/>
              </w:rPr>
              <w:t>quisquiliarum</w:t>
            </w:r>
            <w:r>
              <w:rPr>
                <w:rStyle w:val="genusspecies"/>
                <w:i/>
                <w:sz w:val="20"/>
              </w:rPr>
              <w:t xml:space="preserve"> </w:t>
            </w:r>
            <w:r w:rsidRPr="004978D1">
              <w:rPr>
                <w:rStyle w:val="genusspecies"/>
                <w:sz w:val="20"/>
              </w:rPr>
              <w:fldChar w:fldCharType="begin"/>
            </w:r>
            <w:r w:rsidR="0029259C">
              <w:rPr>
                <w:rStyle w:val="genusspecies"/>
                <w:sz w:val="20"/>
              </w:rPr>
              <w:instrText xml:space="preserve"> ADDIN EN.CITE &lt;EndNote&gt;&lt;Cite&gt;&lt;Author&gt;Wise&lt;/Author&gt;&lt;Year&gt;2001&lt;/Year&gt;&lt;RecNum&gt;675&lt;/RecNum&gt;&lt;DisplayText&gt;[15]&lt;/DisplayText&gt;&lt;record&gt;&lt;rec-number&gt;675&lt;/rec-number&gt;&lt;foreign-keys&gt;&lt;key app="EN" db-id="sz5spw02vsprswerr5tpvvfj2dzxzpv29p2t" timestamp="1406261792"&gt;675&lt;/key&gt;&lt;/foreign-keys&gt;&lt;ref-type name="Journal Article"&gt;17&lt;/ref-type&gt;&lt;contributors&gt;&lt;authors&gt;&lt;author&gt;Wise, M. G.&lt;/author&gt;&lt;author&gt;McArthur, J. V.&lt;/author&gt;&lt;author&gt;Shimkets, L. J.&lt;/author&gt;&lt;/authors&gt;&lt;/contributors&gt;&lt;titles&gt;&lt;title&gt;&lt;style face="italic" font="default" size="100%"&gt;Methylosarcina fibrata&lt;/style&gt;&lt;style face="normal" font="default" size="100%"&gt; gen. nov., sp. nov. and &lt;/style&gt;&lt;style face="italic" font="default" size="100%"&gt;Methylosarcina quisquiliarum&lt;/style&gt;&lt;style face="normal" font="default" size="100%"&gt; sp.nov., novel type 1 methanotrophs&lt;/style&gt;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pages&gt;611-21&lt;/pages&gt;&lt;volume&gt;51&lt;/volume&gt;&lt;number&gt;2&lt;/number&gt;&lt;dates&gt;&lt;year&gt;2001&lt;/year&gt;&lt;pub-dates&gt;&lt;date&gt;March 1, 2001&lt;/date&gt;&lt;/pub-dates&gt;&lt;/dates&gt;&lt;urls&gt;&lt;related-urls&gt;&lt;url&gt;http://ijs.sgmjournals.org/content/51/2/611.abstract&lt;/url&gt;&lt;/related-urls&gt;&lt;/urls&gt;&lt;electronic-resource-num&gt;10.1099/00207713-51-2-611&lt;/electronic-resource-num&gt;&lt;/record&gt;&lt;/Cite&gt;&lt;/EndNote&gt;</w:instrText>
            </w:r>
            <w:r w:rsidRPr="004978D1">
              <w:rPr>
                <w:rStyle w:val="genusspecies"/>
                <w:sz w:val="20"/>
              </w:rPr>
              <w:fldChar w:fldCharType="separate"/>
            </w:r>
            <w:r w:rsidR="0029259C">
              <w:rPr>
                <w:rStyle w:val="genusspecies"/>
                <w:noProof/>
                <w:sz w:val="20"/>
              </w:rPr>
              <w:t>[15]</w:t>
            </w:r>
            <w:r w:rsidRPr="004978D1">
              <w:rPr>
                <w:rStyle w:val="genusspecies"/>
                <w:sz w:val="20"/>
              </w:rPr>
              <w:fldChar w:fldCharType="end"/>
            </w:r>
            <w:r>
              <w:rPr>
                <w:rStyle w:val="genusspecies"/>
                <w:sz w:val="20"/>
              </w:rPr>
              <w:t>, landfill,</w:t>
            </w:r>
            <w:r w:rsidRPr="004978D1">
              <w:rPr>
                <w:rStyle w:val="genusspecies"/>
                <w:sz w:val="20"/>
              </w:rPr>
              <w:t xml:space="preserve"> 22-32</w:t>
            </w:r>
            <w:r>
              <w:rPr>
                <w:rStyle w:val="genusspecies"/>
                <w:sz w:val="20"/>
              </w:rPr>
              <w:t xml:space="preserve"> °C, pH 5.5-9.0, pMMO.</w:t>
            </w:r>
          </w:p>
        </w:tc>
      </w:tr>
      <w:tr w:rsidR="00CA0745" w:rsidTr="005E6005">
        <w:trPr>
          <w:cantSplit/>
          <w:trHeight w:val="1134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sz w:val="20"/>
              </w:rPr>
            </w:pPr>
            <w:r w:rsidRPr="004E2DEC">
              <w:rPr>
                <w:i/>
                <w:sz w:val="20"/>
              </w:rPr>
              <w:t>Methylomicrobium</w:t>
            </w:r>
            <w:r w:rsidRPr="004E2DEC">
              <w:rPr>
                <w:i/>
                <w:sz w:val="20"/>
              </w:rPr>
              <w:tab/>
            </w:r>
          </w:p>
        </w:tc>
        <w:tc>
          <w:tcPr>
            <w:tcW w:w="10893" w:type="dxa"/>
          </w:tcPr>
          <w:p w:rsidR="00CA0745" w:rsidRPr="004978D1" w:rsidRDefault="00CA0745" w:rsidP="00253FD0">
            <w:pPr>
              <w:spacing w:line="276" w:lineRule="auto"/>
              <w:rPr>
                <w:sz w:val="20"/>
              </w:rPr>
            </w:pPr>
            <w:r w:rsidRPr="00AF0ABA">
              <w:rPr>
                <w:i/>
                <w:sz w:val="20"/>
              </w:rPr>
              <w:t>M. agile</w:t>
            </w:r>
            <w:r w:rsidRPr="00AF0ABA">
              <w:rPr>
                <w:sz w:val="20"/>
              </w:rPr>
              <w:t xml:space="preserve"> </w:t>
            </w:r>
            <w:r w:rsidRPr="00AF0ABA">
              <w:rPr>
                <w:sz w:val="20"/>
              </w:rPr>
              <w:fldChar w:fldCharType="begin">
                <w:fldData xml:space="preserve">PEVuZE5vdGU+PENpdGU+PEF1dGhvcj5Cb3dtYW48L0F1dGhvcj48WWVhcj4xOTkzPC9ZZWFyPjxS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</w:fldData>
              </w:fldChar>
            </w:r>
            <w:r w:rsidR="0029259C">
              <w:rPr>
                <w:sz w:val="20"/>
              </w:rPr>
              <w:instrText xml:space="preserve"> ADDIN EN.CITE </w:instrText>
            </w:r>
            <w:r w:rsidR="0029259C">
              <w:rPr>
                <w:sz w:val="20"/>
              </w:rPr>
              <w:fldChar w:fldCharType="begin">
                <w:fldData xml:space="preserve">PEVuZE5vdGU+PENpdGU+PEF1dGhvcj5Cb3dtYW48L0F1dGhvcj48WWVhcj4xOTkzPC9ZZWFyPjxS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</w:fldData>
              </w:fldChar>
            </w:r>
            <w:r w:rsidR="0029259C">
              <w:rPr>
                <w:sz w:val="20"/>
              </w:rPr>
              <w:instrText xml:space="preserve"> ADDIN EN.CITE.DATA </w:instrText>
            </w:r>
            <w:r w:rsidR="0029259C">
              <w:rPr>
                <w:sz w:val="20"/>
              </w:rPr>
            </w:r>
            <w:r w:rsidR="0029259C">
              <w:rPr>
                <w:sz w:val="20"/>
              </w:rPr>
              <w:fldChar w:fldCharType="end"/>
            </w:r>
            <w:r w:rsidRPr="00AF0ABA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8, 9]</w:t>
            </w:r>
            <w:r w:rsidRPr="00AF0ABA">
              <w:rPr>
                <w:sz w:val="20"/>
              </w:rPr>
              <w:fldChar w:fldCharType="end"/>
            </w:r>
            <w:r w:rsidRPr="00AF0ABA">
              <w:rPr>
                <w:sz w:val="20"/>
              </w:rPr>
              <w:t xml:space="preserve">, sewage, 10-37 °C, pH 6.0-9.0 (7.0), pMMO; </w:t>
            </w:r>
            <w:r w:rsidRPr="00AF0ABA">
              <w:rPr>
                <w:i/>
                <w:sz w:val="20"/>
              </w:rPr>
              <w:t>M. album</w:t>
            </w:r>
            <w:r w:rsidRPr="00AF0ABA">
              <w:rPr>
                <w:sz w:val="20"/>
              </w:rPr>
              <w:t xml:space="preserve"> </w:t>
            </w:r>
            <w:r w:rsidRPr="00AF0ABA">
              <w:rPr>
                <w:sz w:val="20"/>
              </w:rPr>
              <w:fldChar w:fldCharType="begin">
                <w:fldData xml:space="preserve">PEVuZE5vdGU+PENpdGU+PEF1dGhvcj5Cb3dtYW48L0F1dGhvcj48WWVhcj4xOTkzPC9ZZWFyPjxS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</w:fldData>
              </w:fldChar>
            </w:r>
            <w:r w:rsidR="0029259C">
              <w:rPr>
                <w:sz w:val="20"/>
              </w:rPr>
              <w:instrText xml:space="preserve"> ADDIN EN.CITE </w:instrText>
            </w:r>
            <w:r w:rsidR="0029259C">
              <w:rPr>
                <w:sz w:val="20"/>
              </w:rPr>
              <w:fldChar w:fldCharType="begin">
                <w:fldData xml:space="preserve">PEVuZE5vdGU+PENpdGU+PEF1dGhvcj5Cb3dtYW48L0F1dGhvcj48WWVhcj4xOTkzPC9ZZWFyPjxS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</w:fldData>
              </w:fldChar>
            </w:r>
            <w:r w:rsidR="0029259C">
              <w:rPr>
                <w:sz w:val="20"/>
              </w:rPr>
              <w:instrText xml:space="preserve"> ADDIN EN.CITE.DATA </w:instrText>
            </w:r>
            <w:r w:rsidR="0029259C">
              <w:rPr>
                <w:sz w:val="20"/>
              </w:rPr>
            </w:r>
            <w:r w:rsidR="0029259C">
              <w:rPr>
                <w:sz w:val="20"/>
              </w:rPr>
              <w:fldChar w:fldCharType="end"/>
            </w:r>
            <w:r w:rsidRPr="00AF0ABA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8, 9]</w:t>
            </w:r>
            <w:r w:rsidRPr="00AF0ABA">
              <w:rPr>
                <w:sz w:val="20"/>
              </w:rPr>
              <w:fldChar w:fldCharType="end"/>
            </w:r>
            <w:r w:rsidRPr="00AF0ABA">
              <w:rPr>
                <w:sz w:val="20"/>
              </w:rPr>
              <w:t xml:space="preserve">, freshwater, 10-37 °C, pH 5.5-9.0 (~7.0), pMMO; </w:t>
            </w:r>
            <w:r w:rsidRPr="00AF0ABA">
              <w:rPr>
                <w:i/>
                <w:sz w:val="20"/>
              </w:rPr>
              <w:t>M. alcaliphilum</w:t>
            </w:r>
            <w:r w:rsidRPr="00AF0ABA">
              <w:rPr>
                <w:sz w:val="20"/>
              </w:rPr>
              <w:t xml:space="preserve"> </w:t>
            </w:r>
            <w:r w:rsidRPr="00AF0ABA"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Kalyuzhnaya&lt;/Author&gt;&lt;Year&gt;2008&lt;/Year&gt;&lt;RecNum&gt;693&lt;/RecNum&gt;&lt;DisplayText&gt;[17]&lt;/DisplayText&gt;&lt;record&gt;&lt;rec-number&gt;693&lt;/rec-number&gt;&lt;foreign-keys&gt;&lt;key app="EN" db-id="sz5spw02vsprswerr5tpvvfj2dzxzpv29p2t" timestamp="1406581253"&gt;693&lt;/key&gt;&lt;/foreign-keys&gt;&lt;ref-type name="Journal Article"&gt;17&lt;/ref-type&gt;&lt;contributors&gt;&lt;authors&gt;&lt;author&gt;Kalyuzhnaya, M. G.&lt;/author&gt;&lt;author&gt;Khmelenina, V. N.&lt;/author&gt;&lt;author&gt;Eshinimaev, B. T.&lt;/author&gt;&lt;author&gt;Sorokin, D. Y.&lt;/author&gt;&lt;author&gt;Fuse, H.&lt;/author&gt;&lt;author&gt;Lidstrom, M. E.&lt;/author&gt;&lt;author&gt;Trotsenko, Y. A.&lt;/author&gt;&lt;/authors&gt;&lt;/contributors&gt;&lt;titles&gt;&lt;title&gt;&lt;style face="normal" font="default" size="100%"&gt;Classification of halo(alkali)philic and halo(alkali)tolerant methanotrophs provisionally assigned to the genera &lt;/style&gt;&lt;style face="italic" font="default" size="100%"&gt;Methylomicrobium&lt;/style&gt;&lt;style face="normal" font="default" size="100%"&gt; and &lt;/style&gt;&lt;style face="italic" font="default" size="100%"&gt;Methylobacter&lt;/style&gt;&lt;style face="normal" font="default" size="100%"&gt; and emended description of the genus &lt;/style&gt;&lt;style face="italic" font="default" size="100%"&gt;Methylomicrobium&lt;/style&gt;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pages&gt;591-596&lt;/pages&gt;&lt;volume&gt;58&lt;/volume&gt;&lt;number&gt;3&lt;/number&gt;&lt;dates&gt;&lt;year&gt;2008&lt;/year&gt;&lt;pub-dates&gt;&lt;date&gt;March 1, 2008&lt;/date&gt;&lt;/pub-dates&gt;&lt;/dates&gt;&lt;urls&gt;&lt;related-urls&gt;&lt;url&gt;http://ijs.sgmjournals.org/content/58/3/591.abstract&lt;/url&gt;&lt;/related-urls&gt;&lt;/urls&gt;&lt;electronic-resource-num&gt;10.1099/ijs.0.65317-0&lt;/electronic-resource-num&gt;&lt;/record&gt;&lt;/Cite&gt;&lt;/EndNote&gt;</w:instrText>
            </w:r>
            <w:r w:rsidRPr="00AF0ABA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17]</w:t>
            </w:r>
            <w:r w:rsidRPr="00AF0ABA">
              <w:rPr>
                <w:sz w:val="20"/>
              </w:rPr>
              <w:fldChar w:fldCharType="end"/>
            </w:r>
            <w:r w:rsidRPr="00403159">
              <w:rPr>
                <w:sz w:val="20"/>
              </w:rPr>
              <w:t xml:space="preserve">, freshwater, 8-37 °C (30), pH 7.0-10.5 (9.0-9.5), pMMO; </w:t>
            </w:r>
            <w:r w:rsidRPr="00253FD0">
              <w:rPr>
                <w:b/>
                <w:i/>
                <w:color w:val="FEB24C"/>
                <w:sz w:val="20"/>
              </w:rPr>
              <w:t>M</w:t>
            </w:r>
            <w:r w:rsidRPr="00253FD0">
              <w:rPr>
                <w:b/>
                <w:color w:val="FEB24C"/>
                <w:sz w:val="20"/>
              </w:rPr>
              <w:t xml:space="preserve">. </w:t>
            </w:r>
            <w:r w:rsidRPr="00253FD0">
              <w:rPr>
                <w:rStyle w:val="genusspecies"/>
                <w:b/>
                <w:i/>
                <w:color w:val="FEB24C"/>
                <w:sz w:val="20"/>
              </w:rPr>
              <w:t>buryatense</w:t>
            </w:r>
            <w:r w:rsidRPr="00347B1C">
              <w:rPr>
                <w:rStyle w:val="genusspecies"/>
                <w:b/>
                <w:i/>
                <w:color w:val="00B050"/>
                <w:sz w:val="20"/>
              </w:rPr>
              <w:t xml:space="preserve"> </w:t>
            </w:r>
            <w:r w:rsidRPr="00403159">
              <w:rPr>
                <w:rStyle w:val="genusspecies"/>
                <w:sz w:val="20"/>
              </w:rPr>
              <w:fldChar w:fldCharType="begin"/>
            </w:r>
            <w:r w:rsidR="0029259C">
              <w:rPr>
                <w:rStyle w:val="genusspecies"/>
                <w:sz w:val="20"/>
              </w:rPr>
              <w:instrText xml:space="preserve"> ADDIN EN.CITE &lt;EndNote&gt;&lt;Cite&gt;&lt;Author&gt;Kalyuzhnaya&lt;/Author&gt;&lt;Year&gt;2001&lt;/Year&gt;&lt;RecNum&gt;694&lt;/RecNum&gt;&lt;DisplayText&gt;[18]&lt;/DisplayText&gt;&lt;record&gt;&lt;rec-number&gt;694&lt;/rec-number&gt;&lt;foreign-keys&gt;&lt;key app="EN" db-id="sz5spw02vsprswerr5tpvvfj2dzxzpv29p2t" timestamp="1406584391"&gt;694&lt;/key&gt;&lt;/foreign-keys&gt;&lt;ref-type name="Journal Article"&gt;17&lt;/ref-type&gt;&lt;contributors&gt;&lt;authors&gt;&lt;author&gt;Kalyuzhnaya, M. G.&lt;/author&gt;&lt;author&gt;Khmelenina, V. N.&lt;/author&gt;&lt;author&gt;Eshinimaev, B. T.&lt;/author&gt;&lt;author&gt;Suzina, N. E.&lt;/author&gt;&lt;author&gt;Nikitin, D.&lt;/author&gt;&lt;author&gt;Solonin, A.&lt;/author&gt;&lt;author&gt;Lin, J.-L.&lt;/author&gt;&lt;author&gt;McDonald, I. R.&lt;/author&gt;&lt;author&gt;Murrell, C. J.&lt;/author&gt;&lt;author&gt;Trotsenko, Y. A.&lt;/author&gt;&lt;/authors&gt;&lt;/contributors&gt;&lt;titles&gt;&lt;title&gt;&lt;style face="normal" font="default" size="100%"&gt;Taxonomic characterization of new alkaliphilic and alkalitolerant methanotrophs from soda lakes of the Southeastern Transbaikal region and description of &lt;/style&gt;&lt;style face="italic" font="default" size="100%"&gt;Methylomicrobium buryatense &lt;/style&gt;&lt;style face="normal" font="default" size="100%"&gt;sp. nov&lt;/style&gt;&lt;/title&gt;&lt;secondary-title&gt;Systematic and Applied Microbiology&lt;/secondary-title&gt;&lt;alt-title&gt;Syst Appl Microbiol&lt;/alt-title&gt;&lt;/titles&gt;&lt;periodical&gt;&lt;full-title&gt;Systematic and Applied Microbiology&lt;/full-title&gt;&lt;/periodical&gt;&lt;pages&gt;166-176&lt;/pages&gt;&lt;volume&gt;24&lt;/volume&gt;&lt;number&gt;2&lt;/number&gt;&lt;keywords&gt;&lt;keyword&gt;Siberian soda lakes&lt;/keyword&gt;&lt;keyword&gt;alkaliphilic and alkalitolerant methanotrophs&lt;/keyword&gt;&lt;keyword&gt;Methylomicrobium buryatense sp. nov.&lt;/keyword&gt;&lt;/keywords&gt;&lt;dates&gt;&lt;year&gt;2001&lt;/year&gt;&lt;/dates&gt;&lt;isbn&gt;0723-2020&lt;/isbn&gt;&lt;urls&gt;&lt;related-urls&gt;&lt;url&gt;http://www.sciencedirect.com/science/article/pii/S0723202004700211&lt;/url&gt;&lt;/related-urls&gt;&lt;/urls&gt;&lt;electronic-resource-num&gt;http://dx.doi.org/10.1078/0723-2020-00028&lt;/electronic-resource-num&gt;&lt;/record&gt;&lt;/Cite&gt;&lt;/EndNote&gt;</w:instrText>
            </w:r>
            <w:r w:rsidRPr="00403159">
              <w:rPr>
                <w:rStyle w:val="genusspecies"/>
                <w:sz w:val="20"/>
              </w:rPr>
              <w:fldChar w:fldCharType="separate"/>
            </w:r>
            <w:r w:rsidR="0029259C">
              <w:rPr>
                <w:rStyle w:val="genusspecies"/>
                <w:noProof/>
                <w:sz w:val="20"/>
              </w:rPr>
              <w:t>[18]</w:t>
            </w:r>
            <w:r w:rsidRPr="00403159">
              <w:rPr>
                <w:rStyle w:val="genusspecies"/>
                <w:sz w:val="20"/>
              </w:rPr>
              <w:fldChar w:fldCharType="end"/>
            </w:r>
            <w:r w:rsidRPr="00403159">
              <w:rPr>
                <w:rStyle w:val="genusspecies"/>
                <w:sz w:val="20"/>
              </w:rPr>
              <w:t>,</w:t>
            </w:r>
            <w:r w:rsidRPr="00403159">
              <w:rPr>
                <w:rStyle w:val="genusspecies"/>
                <w:color w:val="70AD47" w:themeColor="accent6"/>
                <w:sz w:val="20"/>
              </w:rPr>
              <w:t xml:space="preserve"> </w:t>
            </w:r>
            <w:r w:rsidRPr="00403159">
              <w:rPr>
                <w:rStyle w:val="genusspecies"/>
                <w:sz w:val="20"/>
              </w:rPr>
              <w:t>freshwater, 4-45 °C (28-3</w:t>
            </w:r>
            <w:r w:rsidRPr="001A0351">
              <w:rPr>
                <w:rStyle w:val="genusspecies"/>
                <w:sz w:val="20"/>
              </w:rPr>
              <w:t>0), pH 6.0-11.0 (8.5-9.5), pMMO, sMM</w:t>
            </w:r>
            <w:r w:rsidRPr="00403159">
              <w:rPr>
                <w:rStyle w:val="genusspecies"/>
                <w:sz w:val="20"/>
              </w:rPr>
              <w:t xml:space="preserve">O; </w:t>
            </w:r>
            <w:r w:rsidRPr="00403159">
              <w:rPr>
                <w:rStyle w:val="genusspecies"/>
                <w:i/>
                <w:sz w:val="20"/>
              </w:rPr>
              <w:t xml:space="preserve">M. japanense </w:t>
            </w:r>
            <w:r w:rsidRPr="00403159">
              <w:rPr>
                <w:rStyle w:val="genusspecies"/>
                <w:sz w:val="20"/>
              </w:rPr>
              <w:fldChar w:fldCharType="begin"/>
            </w:r>
            <w:r w:rsidR="0029259C">
              <w:rPr>
                <w:rStyle w:val="genusspecies"/>
                <w:sz w:val="20"/>
              </w:rPr>
              <w:instrText xml:space="preserve"> ADDIN EN.CITE &lt;EndNote&gt;&lt;Cite&gt;&lt;Author&gt;Kalyuzhnaya&lt;/Author&gt;&lt;Year&gt;2008&lt;/Year&gt;&lt;RecNum&gt;693&lt;/RecNum&gt;&lt;DisplayText&gt;[17]&lt;/DisplayText&gt;&lt;record&gt;&lt;rec-number&gt;693&lt;/rec-number&gt;&lt;foreign-keys&gt;&lt;key app="EN" db-id="sz5spw02vsprswerr5tpvvfj2dzxzpv29p2t" timestamp="1406581253"&gt;693&lt;/key&gt;&lt;/foreign-keys&gt;&lt;ref-type name="Journal Article"&gt;17&lt;/ref-type&gt;&lt;contributors&gt;&lt;authors&gt;&lt;author&gt;Kalyuzhnaya, M. G.&lt;/author&gt;&lt;author&gt;Khmelenina, V. N.&lt;/author&gt;&lt;author&gt;Eshinimaev, B. T.&lt;/author&gt;&lt;author&gt;Sorokin, D. Y.&lt;/author&gt;&lt;author&gt;Fuse, H.&lt;/author&gt;&lt;author&gt;Lidstrom, M. E.&lt;/author&gt;&lt;author&gt;Trotsenko, Y. A.&lt;/author&gt;&lt;/authors&gt;&lt;/contributors&gt;&lt;titles&gt;&lt;title&gt;&lt;style face="normal" font="default" size="100%"&gt;Classification of halo(alkali)philic and halo(alkali)tolerant methanotrophs provisionally assigned to the genera &lt;/style&gt;&lt;style face="italic" font="default" size="100%"&gt;Methylomicrobium&lt;/style&gt;&lt;style face="normal" font="default" size="100%"&gt; and &lt;/style&gt;&lt;style face="italic" font="default" size="100%"&gt;Methylobacter&lt;/style&gt;&lt;style face="normal" font="default" size="100%"&gt; and emended description of the genus &lt;/style&gt;&lt;style face="italic" font="default" size="100%"&gt;Methylomicrobium&lt;/style&gt;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pages&gt;591-596&lt;/pages&gt;&lt;volume&gt;58&lt;/volume&gt;&lt;number&gt;3&lt;/number&gt;&lt;dates&gt;&lt;year&gt;2008&lt;/year&gt;&lt;pub-dates&gt;&lt;date&gt;March 1, 2008&lt;/date&gt;&lt;/pub-dates&gt;&lt;/dates&gt;&lt;urls&gt;&lt;related-urls&gt;&lt;url&gt;http://ijs.sgmjournals.org/content/58/3/591.abstract&lt;/url&gt;&lt;/related-urls&gt;&lt;/urls&gt;&lt;electronic-resource-num&gt;10.1099/ijs.0.65317-0&lt;/electronic-resource-num&gt;&lt;/record&gt;&lt;/Cite&gt;&lt;/EndNote&gt;</w:instrText>
            </w:r>
            <w:r w:rsidRPr="00403159">
              <w:rPr>
                <w:rStyle w:val="genusspecies"/>
                <w:sz w:val="20"/>
              </w:rPr>
              <w:fldChar w:fldCharType="separate"/>
            </w:r>
            <w:r w:rsidR="0029259C">
              <w:rPr>
                <w:rStyle w:val="genusspecies"/>
                <w:noProof/>
                <w:sz w:val="20"/>
              </w:rPr>
              <w:t>[17]</w:t>
            </w:r>
            <w:r w:rsidRPr="00403159">
              <w:rPr>
                <w:rStyle w:val="genusspecies"/>
                <w:sz w:val="20"/>
              </w:rPr>
              <w:fldChar w:fldCharType="end"/>
            </w:r>
            <w:r w:rsidRPr="00403159">
              <w:rPr>
                <w:rStyle w:val="genusspecies"/>
                <w:sz w:val="20"/>
              </w:rPr>
              <w:t xml:space="preserve">, marine, 15-37 °C, pMMO, sMMO; </w:t>
            </w:r>
            <w:r w:rsidRPr="00403159">
              <w:rPr>
                <w:rStyle w:val="genusspecies"/>
                <w:i/>
                <w:sz w:val="20"/>
              </w:rPr>
              <w:t xml:space="preserve">M. kenyense </w:t>
            </w:r>
            <w:r w:rsidRPr="00403159">
              <w:rPr>
                <w:rStyle w:val="genusspecies"/>
                <w:sz w:val="20"/>
              </w:rPr>
              <w:fldChar w:fldCharType="begin">
                <w:fldData xml:space="preserve">PEVuZE5vdGU+PENpdGU+PEF1dGhvcj5LYWx5dXpobmF5YTwvQXV0aG9yPjxZZWFyPjIwMDg8L1ll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</w:fldData>
              </w:fldChar>
            </w:r>
            <w:r w:rsidR="0029259C">
              <w:rPr>
                <w:rStyle w:val="genusspecies"/>
                <w:sz w:val="20"/>
              </w:rPr>
              <w:instrText xml:space="preserve"> ADDIN EN.CITE </w:instrText>
            </w:r>
            <w:r w:rsidR="0029259C">
              <w:rPr>
                <w:rStyle w:val="genusspecies"/>
                <w:sz w:val="20"/>
              </w:rPr>
              <w:fldChar w:fldCharType="begin">
                <w:fldData xml:space="preserve">PEVuZE5vdGU+PENpdGU+PEF1dGhvcj5LYWx5dXpobmF5YTwvQXV0aG9yPjxZZWFyPjIwMDg8L1ll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</w:fldData>
              </w:fldChar>
            </w:r>
            <w:r w:rsidR="0029259C">
              <w:rPr>
                <w:rStyle w:val="genusspecies"/>
                <w:sz w:val="20"/>
              </w:rPr>
              <w:instrText xml:space="preserve"> ADDIN EN.CITE.DATA </w:instrText>
            </w:r>
            <w:r w:rsidR="0029259C">
              <w:rPr>
                <w:rStyle w:val="genusspecies"/>
                <w:sz w:val="20"/>
              </w:rPr>
            </w:r>
            <w:r w:rsidR="0029259C">
              <w:rPr>
                <w:rStyle w:val="genusspecies"/>
                <w:sz w:val="20"/>
              </w:rPr>
              <w:fldChar w:fldCharType="end"/>
            </w:r>
            <w:r w:rsidRPr="00403159">
              <w:rPr>
                <w:rStyle w:val="genusspecies"/>
                <w:sz w:val="20"/>
              </w:rPr>
              <w:fldChar w:fldCharType="separate"/>
            </w:r>
            <w:r w:rsidR="0029259C">
              <w:rPr>
                <w:rStyle w:val="genusspecies"/>
                <w:noProof/>
                <w:sz w:val="20"/>
              </w:rPr>
              <w:t>[17, 19]</w:t>
            </w:r>
            <w:r w:rsidRPr="00403159">
              <w:rPr>
                <w:rStyle w:val="genusspecies"/>
                <w:sz w:val="20"/>
              </w:rPr>
              <w:fldChar w:fldCharType="end"/>
            </w:r>
            <w:r w:rsidRPr="00403159">
              <w:rPr>
                <w:rStyle w:val="genusspecies"/>
                <w:sz w:val="20"/>
              </w:rPr>
              <w:t>, f</w:t>
            </w:r>
            <w:r>
              <w:rPr>
                <w:rStyle w:val="genusspecies"/>
                <w:sz w:val="20"/>
              </w:rPr>
              <w:t xml:space="preserve">reshwater, ?-40 °C (30), </w:t>
            </w:r>
            <w:r w:rsidRPr="001A0351">
              <w:rPr>
                <w:rStyle w:val="genusspecies"/>
                <w:sz w:val="20"/>
              </w:rPr>
              <w:t>pH 9.</w:t>
            </w:r>
            <w:r>
              <w:rPr>
                <w:rStyle w:val="genusspecies"/>
                <w:sz w:val="20"/>
              </w:rPr>
              <w:t>0</w:t>
            </w:r>
            <w:r w:rsidRPr="004978D1">
              <w:rPr>
                <w:rStyle w:val="genusspecies"/>
                <w:sz w:val="20"/>
              </w:rPr>
              <w:t xml:space="preserve">-10.5; </w:t>
            </w:r>
            <w:r w:rsidRPr="00FC5837">
              <w:rPr>
                <w:rStyle w:val="genusspecies"/>
                <w:i/>
                <w:sz w:val="20"/>
              </w:rPr>
              <w:t>M.</w:t>
            </w:r>
            <w:r>
              <w:rPr>
                <w:rStyle w:val="genusspecies"/>
                <w:sz w:val="20"/>
              </w:rPr>
              <w:t xml:space="preserve"> </w:t>
            </w:r>
            <w:r w:rsidRPr="000C7DEC">
              <w:rPr>
                <w:rStyle w:val="genusspecies"/>
                <w:i/>
                <w:sz w:val="20"/>
              </w:rPr>
              <w:t>pelagicum</w:t>
            </w:r>
            <w:r>
              <w:rPr>
                <w:rStyle w:val="genusspecies"/>
                <w:i/>
                <w:sz w:val="20"/>
              </w:rPr>
              <w:t xml:space="preserve"> </w:t>
            </w:r>
            <w:r w:rsidRPr="004978D1">
              <w:rPr>
                <w:rStyle w:val="genusspecies"/>
                <w:sz w:val="20"/>
              </w:rPr>
              <w:t>(NES)</w:t>
            </w:r>
            <w:r>
              <w:rPr>
                <w:rStyle w:val="genusspecies"/>
                <w:sz w:val="20"/>
              </w:rPr>
              <w:t xml:space="preserve"> </w:t>
            </w:r>
            <w:r w:rsidRPr="004978D1">
              <w:rPr>
                <w:rStyle w:val="genusspecies"/>
                <w:sz w:val="20"/>
              </w:rPr>
              <w:fldChar w:fldCharType="begin"/>
            </w:r>
            <w:r w:rsidR="0029259C">
              <w:rPr>
                <w:rStyle w:val="genusspecies"/>
                <w:sz w:val="20"/>
              </w:rPr>
              <w:instrText xml:space="preserve"> ADDIN EN.CITE &lt;EndNote&gt;&lt;Cite&gt;&lt;Author&gt;Bowman&lt;/Author&gt;&lt;Year&gt;1993&lt;/Year&gt;&lt;RecNum&gt;667&lt;/RecNum&gt;&lt;DisplayText&gt;[9]&lt;/DisplayText&gt;&lt;record&gt;&lt;rec-number&gt;667&lt;/rec-number&gt;&lt;foreign-keys&gt;&lt;key app="EN" db-id="sz5spw02vsprswerr5tpvvfj2dzxzpv29p2t" timestamp="1406254075"&gt;667&lt;/key&gt;&lt;/foreign-keys&gt;&lt;ref-type name="Journal Article"&gt;17&lt;/ref-type&gt;&lt;contributors&gt;&lt;authors&gt;&lt;author&gt;Bowman, J. P.&lt;/author&gt;&lt;author&gt;Sly, L. I., &lt;/author&gt;&lt;author&gt;Nichols, P. D.&lt;/author&gt;&lt;author&gt;Hayward, A. C.&lt;/author&gt;&lt;/authors&gt;&lt;/contributors&gt;&lt;titles&gt;&lt;title&gt;&lt;style face="normal" font="default" size="100%"&gt;Revised taxonomy of the methanotrophs: Description of &lt;/style&gt;&lt;style face="italic" font="default" size="100%"&gt;Methylobacter&lt;/style&gt;&lt;style face="normal" font="default" size="100%"&gt; gen. nov., emendation of &lt;/style&gt;&lt;style face="italic" font="default" size="100%"&gt;Methylococcus&lt;/style&gt;&lt;style face="normal" font="default" size="100%"&gt;, validation of &lt;/style&gt;&lt;style face="italic" font="default" size="100%"&gt;Methylosinus &lt;/style&gt;&lt;style face="normal" font="default" size="100%"&gt;and &lt;/style&gt;&lt;style face="italic" font="default" size="100%"&gt;Methylocystis s&lt;/style&gt;&lt;style face="normal" font="default" size="100%"&gt;pecies, and a proposal that the family &lt;/style&gt;&lt;style face="italic" font="default" size="100%"&gt;Methylococcaceae&lt;/style&gt;&lt;style face="normal" font="default" size="100%"&gt; includes only the group I methanotrophs&lt;/style&gt;&lt;/title&gt;&lt;secondary-title&gt;International Journal of Systematic Bacteriology&lt;/secondary-title&gt;&lt;alt-title&gt;Int J Syst Bacteriol&lt;/alt-title&gt;&lt;/titles&gt;&lt;periodical&gt;&lt;full-title&gt;International Journal of Systematic Bacteriology&lt;/full-title&gt;&lt;/periodical&gt;&lt;alt-periodical&gt;&lt;full-title&gt;Int J Syst Bacteriol&lt;/full-title&gt;&lt;/alt-periodical&gt;&lt;pages&gt;375&lt;/pages&gt;&lt;volume&gt;44&lt;/volume&gt;&lt;number&gt;2&lt;/number&gt;&lt;dates&gt;&lt;year&gt;1993&lt;/year&gt;&lt;pub-dates&gt;&lt;date&gt;April 1, 1994&lt;/date&gt;&lt;/pub-dates&gt;&lt;/dates&gt;&lt;urls&gt;&lt;related-urls&gt;&lt;url&gt;http://ijs.sgmjournals.org/content/44/2/375.1.short&lt;/url&gt;&lt;/related-urls&gt;&lt;/urls&gt;&lt;electronic-resource-num&gt;10.1099/00207713-44-2-375&lt;/electronic-resource-num&gt;&lt;/record&gt;&lt;/Cite&gt;&lt;/EndNote&gt;</w:instrText>
            </w:r>
            <w:r w:rsidRPr="004978D1">
              <w:rPr>
                <w:rStyle w:val="genusspecies"/>
                <w:sz w:val="20"/>
              </w:rPr>
              <w:fldChar w:fldCharType="separate"/>
            </w:r>
            <w:r w:rsidR="0029259C">
              <w:rPr>
                <w:rStyle w:val="genusspecies"/>
                <w:noProof/>
                <w:sz w:val="20"/>
              </w:rPr>
              <w:t>[9]</w:t>
            </w:r>
            <w:r w:rsidRPr="004978D1">
              <w:rPr>
                <w:rStyle w:val="genusspecies"/>
                <w:sz w:val="20"/>
              </w:rPr>
              <w:fldChar w:fldCharType="end"/>
            </w:r>
            <w:r>
              <w:rPr>
                <w:rStyle w:val="genusspecies"/>
                <w:i/>
                <w:sz w:val="20"/>
              </w:rPr>
              <w:t xml:space="preserve">, </w:t>
            </w:r>
            <w:r w:rsidRPr="00763CAD">
              <w:rPr>
                <w:rStyle w:val="genusspecies"/>
                <w:sz w:val="20"/>
              </w:rPr>
              <w:t>marine,</w:t>
            </w:r>
            <w:r>
              <w:rPr>
                <w:rStyle w:val="genusspecies"/>
                <w:sz w:val="20"/>
              </w:rPr>
              <w:t xml:space="preserve"> </w:t>
            </w:r>
            <w:r w:rsidRPr="004978D1">
              <w:rPr>
                <w:rStyle w:val="genusspecies"/>
                <w:sz w:val="20"/>
              </w:rPr>
              <w:t>20-28</w:t>
            </w:r>
            <w:r>
              <w:rPr>
                <w:rStyle w:val="genusspecies"/>
                <w:sz w:val="20"/>
              </w:rPr>
              <w:t xml:space="preserve"> °C, pH 5.5-9.5, pMMO.</w:t>
            </w:r>
          </w:p>
        </w:tc>
      </w:tr>
      <w:tr w:rsidR="00CA0745" w:rsidTr="005E6005">
        <w:trPr>
          <w:cantSplit/>
          <w:trHeight w:val="178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sz w:val="20"/>
              </w:rPr>
            </w:pPr>
            <w:r>
              <w:rPr>
                <w:i/>
                <w:sz w:val="20"/>
              </w:rPr>
              <w:t>Methylocucumis</w:t>
            </w:r>
          </w:p>
        </w:tc>
        <w:tc>
          <w:tcPr>
            <w:tcW w:w="10893" w:type="dxa"/>
          </w:tcPr>
          <w:p w:rsidR="00CA0745" w:rsidRPr="004978D1" w:rsidRDefault="00CA0745" w:rsidP="00253FD0">
            <w:pPr>
              <w:spacing w:line="276" w:lineRule="auto"/>
              <w:rPr>
                <w:sz w:val="20"/>
              </w:rPr>
            </w:pPr>
            <w:r w:rsidRPr="00920AA7">
              <w:rPr>
                <w:i/>
                <w:sz w:val="20"/>
              </w:rPr>
              <w:t>C. oryzae</w:t>
            </w:r>
            <w:r>
              <w:rPr>
                <w:sz w:val="20"/>
              </w:rPr>
              <w:t xml:space="preserve"> </w:t>
            </w:r>
            <w:r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Pandit&lt;/Author&gt;&lt;Year&gt;2018&lt;/Year&gt;&lt;RecNum&gt;1763&lt;/RecNum&gt;&lt;DisplayText&gt;[20]&lt;/DisplayText&gt;&lt;record&gt;&lt;rec-number&gt;1763&lt;/rec-number&gt;&lt;foreign-keys&gt;&lt;key app="EN" db-id="sz5spw02vsprswerr5tpvvfj2dzxzpv29p2t" timestamp="1538683436"&gt;1763&lt;/key&gt;&lt;/foreign-keys&gt;&lt;ref-type name="Journal Article"&gt;17&lt;/ref-type&gt;&lt;contributors&gt;&lt;authors&gt;&lt;author&gt;Pandit, P. S.&lt;/author&gt;&lt;author&gt;Hoppert, M.&lt;/author&gt;&lt;author&gt;Rahalkar, M. C.&lt;/author&gt;&lt;/authors&gt;&lt;/contributors&gt;&lt;titles&gt;&lt;title&gt;&lt;style face="normal" font="default" size="100%"&gt;Description of ‘&lt;/style&gt;&lt;style face="italic" font="default" size="100%"&gt;Candidatus&lt;/style&gt;&lt;style face="normal" font="default" size="100%"&gt; Methylocucumis oryzae’, a novel Type I methanotroph with large cells and pale pink colour, isolated from an Indian rice field&lt;/style&gt;&lt;/title&gt;&lt;secondary-title&gt;Antonie van Leeuwenhoek&lt;/secondary-title&gt;&lt;/titles&gt;&lt;periodical&gt;&lt;full-title&gt;Antonie van Leeuwenhoek&lt;/full-title&gt;&lt;abbr-1&gt;Antonie van Leeuwenhoek&lt;/abbr-1&gt;&lt;/periodical&gt;&lt;dates&gt;&lt;year&gt;2018&lt;/year&gt;&lt;pub-dates&gt;&lt;date&gt;July 31&lt;/date&gt;&lt;/pub-dates&gt;&lt;/dates&gt;&lt;isbn&gt;1572-9699&lt;/isbn&gt;&lt;label&gt;Pandit2018&lt;/label&gt;&lt;work-type&gt;journal article&lt;/work-type&gt;&lt;urls&gt;&lt;related-urls&gt;&lt;url&gt;https://doi.org/10.1007/s10482-018-1136-3&lt;/url&gt;&lt;/related-urls&gt;&lt;/urls&gt;&lt;electronic-resource-num&gt;10.1007/s10482-018-1136-3&lt;/electronic-resource-num&gt;&lt;/record&gt;&lt;/Cite&gt;&lt;/EndNote&gt;</w:instrText>
            </w:r>
            <w:r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20]</w:t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  <w:t xml:space="preserve">, paddy field, 15-37 </w:t>
            </w:r>
            <w:r>
              <w:rPr>
                <w:rFonts w:cs="Times New Roman"/>
                <w:sz w:val="20"/>
              </w:rPr>
              <w:t>°</w:t>
            </w:r>
            <w:r>
              <w:rPr>
                <w:sz w:val="20"/>
              </w:rPr>
              <w:t>C, (25), pH 5.0-9.6 (6.5-7.0), pMMO.</w:t>
            </w:r>
          </w:p>
        </w:tc>
      </w:tr>
      <w:tr w:rsidR="00CA0745" w:rsidTr="005E6005">
        <w:trPr>
          <w:cantSplit/>
          <w:trHeight w:val="258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4E2DEC">
              <w:rPr>
                <w:i/>
                <w:color w:val="000000"/>
                <w:sz w:val="20"/>
              </w:rPr>
              <w:t>Methylosoma</w:t>
            </w:r>
          </w:p>
        </w:tc>
        <w:tc>
          <w:tcPr>
            <w:tcW w:w="10893" w:type="dxa"/>
          </w:tcPr>
          <w:p w:rsidR="00CA0745" w:rsidRPr="000E4244" w:rsidRDefault="00CA0745" w:rsidP="00253FD0">
            <w:pPr>
              <w:spacing w:line="276" w:lineRule="auto"/>
              <w:rPr>
                <w:color w:val="000000"/>
                <w:sz w:val="20"/>
              </w:rPr>
            </w:pPr>
            <w:r w:rsidRPr="000E4244">
              <w:rPr>
                <w:i/>
                <w:sz w:val="20"/>
              </w:rPr>
              <w:t>M. difficile</w:t>
            </w:r>
            <w:r>
              <w:rPr>
                <w:sz w:val="20"/>
              </w:rPr>
              <w:t xml:space="preserve"> </w:t>
            </w:r>
            <w:r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Rahalkar&lt;/Author&gt;&lt;Year&gt;2007&lt;/Year&gt;&lt;RecNum&gt;464&lt;/RecNum&gt;&lt;DisplayText&gt;[21]&lt;/DisplayText&gt;&lt;record&gt;&lt;rec-number&gt;464&lt;/rec-number&gt;&lt;foreign-keys&gt;&lt;key app="EN" db-id="sz5spw02vsprswerr5tpvvfj2dzxzpv29p2t" timestamp="1373506628"&gt;464&lt;/key&gt;&lt;/foreign-keys&gt;&lt;ref-type name="Journal Article"&gt;17&lt;/ref-type&gt;&lt;contributors&gt;&lt;authors&gt;&lt;author&gt;Rahalkar, M.&lt;/author&gt;&lt;author&gt;Bussmann, I.&lt;/author&gt;&lt;author&gt;Schink, B.&lt;/author&gt;&lt;/authors&gt;&lt;/contributors&gt;&lt;auth-address&gt;LS Mikrobielle Ökologie, Fachbereich Biologie, Universität Konstanz, Fach M 654, 78457 Konstanz, Germany&lt;/auth-address&gt;&lt;titles&gt;&lt;title&gt;&lt;style face="italic" font="default" size="100%"&gt;Methylosoma difficile&lt;/style&gt;&lt;style face="normal" font="default" size="100%"&gt; gen. nov., sp. nov., a novel methanotroph enriched by gradient cultivation from littoral sediment of Lake Constance&lt;/style&gt;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pages&gt;1073-1080&lt;/pages&gt;&lt;volume&gt;57&lt;/volume&gt;&lt;number&gt;5&lt;/number&gt;&lt;keywords&gt;&lt;keyword&gt;bacterial DNA, fatty acid, guanine nucleotide, methane, methanol, nitrogen, oxygen, pyrimidine nucleotide, RNA 16S, article, bacterial growth, bacterial membrane, bacterial strain, bacterium culture, bacterium isolation, carbon source, cell shape&lt;/keyword&gt;&lt;keyword&gt;controlled study, culture medium, DNA content, energy resource, Germany, Gram negative bacterium, incubation temperature, lake sediment, methanotrophic bacterium, Methylobacter, Methylobacter psychrophilus, Methylobacter tundripaludum, Methylosoma diffi&lt;/keyword&gt;&lt;/keywords&gt;&lt;dates&gt;&lt;year&gt;2007&lt;/year&gt;&lt;/dates&gt;&lt;isbn&gt;14665026 (ISSN)&lt;/isbn&gt;&lt;urls&gt;&lt;related-urls&gt;&lt;url&gt;http://www.scopus.com/inward/record.url?eid=2-s2.0-34249313033&amp;amp;partnerID=40&amp;amp;md5=b6631baa4469e9786addd4eb555b0085&lt;/url&gt;&lt;/related-urls&gt;&lt;/urls&gt;&lt;/record&gt;&lt;/Cite&gt;&lt;/EndNote&gt;</w:instrText>
            </w:r>
            <w:r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21]</w:t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  <w:t xml:space="preserve">, freshwater, </w:t>
            </w:r>
            <w:r w:rsidRPr="000E4244">
              <w:rPr>
                <w:sz w:val="20"/>
              </w:rPr>
              <w:t>16-30 °C (25), pH</w:t>
            </w:r>
            <w:r>
              <w:rPr>
                <w:sz w:val="20"/>
              </w:rPr>
              <w:t xml:space="preserve"> </w:t>
            </w:r>
            <w:r w:rsidRPr="000E4244">
              <w:rPr>
                <w:sz w:val="20"/>
              </w:rPr>
              <w:t>5.0-9.0 (6.0-8.0</w:t>
            </w:r>
            <w:r>
              <w:rPr>
                <w:sz w:val="20"/>
              </w:rPr>
              <w:t>), pMMO.</w:t>
            </w:r>
          </w:p>
        </w:tc>
      </w:tr>
      <w:tr w:rsidR="00CA0745" w:rsidTr="005E6005">
        <w:trPr>
          <w:cantSplit/>
          <w:trHeight w:val="172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4E2DEC">
              <w:rPr>
                <w:i/>
                <w:color w:val="000000"/>
                <w:sz w:val="20"/>
              </w:rPr>
              <w:t>Methyloglobulus</w:t>
            </w:r>
          </w:p>
        </w:tc>
        <w:tc>
          <w:tcPr>
            <w:tcW w:w="10893" w:type="dxa"/>
          </w:tcPr>
          <w:p w:rsidR="00CA0745" w:rsidRPr="00914DD6" w:rsidRDefault="00CA0745" w:rsidP="00253FD0">
            <w:pPr>
              <w:spacing w:line="276" w:lineRule="auto"/>
              <w:rPr>
                <w:sz w:val="20"/>
              </w:rPr>
            </w:pPr>
            <w:r w:rsidRPr="00914DD6">
              <w:rPr>
                <w:i/>
                <w:sz w:val="20"/>
              </w:rPr>
              <w:t>M. morosus</w:t>
            </w:r>
            <w:r w:rsidRPr="00914DD6">
              <w:rPr>
                <w:sz w:val="20"/>
              </w:rPr>
              <w:t xml:space="preserve"> </w:t>
            </w:r>
            <w:r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Deutzmann&lt;/Author&gt;&lt;Year&gt;2014&lt;/Year&gt;&lt;RecNum&gt;794&lt;/RecNum&gt;&lt;DisplayText&gt;[22]&lt;/DisplayText&gt;&lt;record&gt;&lt;rec-number&gt;794&lt;/rec-number&gt;&lt;foreign-keys&gt;&lt;key app="EN" db-id="sz5spw02vsprswerr5tpvvfj2dzxzpv29p2t" timestamp="1418158437"&gt;794&lt;/key&gt;&lt;/foreign-keys&gt;&lt;ref-type name="Journal Article"&gt;17&lt;/ref-type&gt;&lt;contributors&gt;&lt;authors&gt;&lt;author&gt;Deutzmann, J. S.&lt;/author&gt;&lt;author&gt;Hoppert, M.&lt;/author&gt;&lt;author&gt;Schink, B.&lt;/author&gt;&lt;/authors&gt;&lt;/contributors&gt;&lt;titles&gt;&lt;title&gt;&lt;style face="normal" font="default" size="100%"&gt;Characterization and phylogeny of a novel methanotroph, &lt;/style&gt;&lt;style face="italic" font="default" size="100%"&gt;Methyloglobulus morosus&lt;/style&gt;&lt;style face="normal" font="default" size="100%"&gt; gen. nov., spec. nov&lt;/style&gt;&lt;/title&gt;&lt;secondary-title&gt;Systematic and Applied Microbiology&lt;/secondary-title&gt;&lt;/titles&gt;&lt;periodical&gt;&lt;full-title&gt;Systematic and Applied Microbiology&lt;/full-title&gt;&lt;/periodical&gt;&lt;pages&gt;165-169&lt;/pages&gt;&lt;volume&gt;37&lt;/volume&gt;&lt;number&gt;3&lt;/number&gt;&lt;keywords&gt;&lt;keyword&gt;Methane oxidation&lt;/keyword&gt;&lt;keyword&gt;Methylotrophy&lt;/keyword&gt;&lt;keyword&gt;Microaerophily&lt;/keyword&gt;&lt;/keywords&gt;&lt;dates&gt;&lt;year&gt;2014&lt;/year&gt;&lt;/dates&gt;&lt;isbn&gt;0723-2020&lt;/isbn&gt;&lt;urls&gt;&lt;related-urls&gt;&lt;url&gt;http://www.sciencedirect.com/science/article/pii/S0723202014000368&lt;/url&gt;&lt;/related-urls&gt;&lt;/urls&gt;&lt;electronic-resource-num&gt;http://dx.doi.org/10.1016/j.syapm.2014.02.001&lt;/electronic-resource-num&gt;&lt;/record&gt;&lt;/Cite&gt;&lt;/EndNote&gt;</w:instrText>
            </w:r>
            <w:r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22]</w:t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  <w:t xml:space="preserve">, freshwater, </w:t>
            </w:r>
            <w:r w:rsidRPr="00914DD6">
              <w:rPr>
                <w:sz w:val="20"/>
              </w:rPr>
              <w:t>4-30 °C (20), pH 5.0-8.5 (6.0-8.0), pMMO</w:t>
            </w:r>
            <w:r>
              <w:rPr>
                <w:sz w:val="20"/>
              </w:rPr>
              <w:t>.</w:t>
            </w:r>
          </w:p>
        </w:tc>
      </w:tr>
      <w:tr w:rsidR="00CA0745" w:rsidTr="005E6005">
        <w:trPr>
          <w:cantSplit/>
          <w:trHeight w:val="445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4E2DEC">
              <w:rPr>
                <w:i/>
                <w:color w:val="000000"/>
                <w:sz w:val="20"/>
              </w:rPr>
              <w:t>Methylovulum</w:t>
            </w:r>
          </w:p>
        </w:tc>
        <w:tc>
          <w:tcPr>
            <w:tcW w:w="10893" w:type="dxa"/>
          </w:tcPr>
          <w:p w:rsidR="00CA0745" w:rsidRPr="004978D1" w:rsidRDefault="00CA0745" w:rsidP="00253FD0">
            <w:pPr>
              <w:spacing w:line="276" w:lineRule="auto"/>
              <w:rPr>
                <w:color w:val="000000"/>
                <w:sz w:val="20"/>
              </w:rPr>
            </w:pPr>
            <w:r w:rsidRPr="0030352A">
              <w:rPr>
                <w:i/>
                <w:sz w:val="20"/>
              </w:rPr>
              <w:t xml:space="preserve">M. </w:t>
            </w:r>
            <w:r w:rsidRPr="0030352A">
              <w:rPr>
                <w:rStyle w:val="genusspecies"/>
                <w:i/>
                <w:sz w:val="20"/>
              </w:rPr>
              <w:t>miyakonense</w:t>
            </w:r>
            <w:r>
              <w:rPr>
                <w:rStyle w:val="genusspecies"/>
                <w:i/>
                <w:sz w:val="20"/>
              </w:rPr>
              <w:t xml:space="preserve"> </w:t>
            </w:r>
            <w:r>
              <w:rPr>
                <w:rStyle w:val="genusspecies"/>
                <w:sz w:val="20"/>
              </w:rPr>
              <w:fldChar w:fldCharType="begin">
                <w:fldData xml:space="preserve">PEVuZE5vdGU+PENpdGU+PEF1dGhvcj5JZ3VjaGk8L0F1dGhvcj48WWVhcj4yMDExPC9ZZWFyPjxS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</w:fldData>
              </w:fldChar>
            </w:r>
            <w:r w:rsidR="0029259C">
              <w:rPr>
                <w:rStyle w:val="genusspecies"/>
                <w:sz w:val="20"/>
              </w:rPr>
              <w:instrText xml:space="preserve"> ADDIN EN.CITE </w:instrText>
            </w:r>
            <w:r w:rsidR="0029259C">
              <w:rPr>
                <w:rStyle w:val="genusspecies"/>
                <w:sz w:val="20"/>
              </w:rPr>
              <w:fldChar w:fldCharType="begin">
                <w:fldData xml:space="preserve">PEVuZE5vdGU+PENpdGU+PEF1dGhvcj5JZ3VjaGk8L0F1dGhvcj48WWVhcj4yMDExPC9ZZWFyPjxS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</w:fldData>
              </w:fldChar>
            </w:r>
            <w:r w:rsidR="0029259C">
              <w:rPr>
                <w:rStyle w:val="genusspecies"/>
                <w:sz w:val="20"/>
              </w:rPr>
              <w:instrText xml:space="preserve"> ADDIN EN.CITE.DATA </w:instrText>
            </w:r>
            <w:r w:rsidR="0029259C">
              <w:rPr>
                <w:rStyle w:val="genusspecies"/>
                <w:sz w:val="20"/>
              </w:rPr>
            </w:r>
            <w:r w:rsidR="0029259C">
              <w:rPr>
                <w:rStyle w:val="genusspecies"/>
                <w:sz w:val="20"/>
              </w:rPr>
              <w:fldChar w:fldCharType="end"/>
            </w:r>
            <w:r>
              <w:rPr>
                <w:rStyle w:val="genusspecies"/>
                <w:sz w:val="20"/>
              </w:rPr>
              <w:fldChar w:fldCharType="separate"/>
            </w:r>
            <w:r w:rsidR="0029259C">
              <w:rPr>
                <w:rStyle w:val="genusspecies"/>
                <w:noProof/>
                <w:sz w:val="20"/>
              </w:rPr>
              <w:t>[23]</w:t>
            </w:r>
            <w:r>
              <w:rPr>
                <w:rStyle w:val="genusspecies"/>
                <w:sz w:val="20"/>
              </w:rPr>
              <w:fldChar w:fldCharType="end"/>
            </w:r>
            <w:r>
              <w:rPr>
                <w:rStyle w:val="genusspecies"/>
                <w:sz w:val="20"/>
              </w:rPr>
              <w:t>, soil,</w:t>
            </w:r>
            <w:r w:rsidRPr="0030352A">
              <w:rPr>
                <w:rStyle w:val="genusspecies"/>
                <w:sz w:val="20"/>
              </w:rPr>
              <w:t xml:space="preserve"> </w:t>
            </w:r>
            <w:r w:rsidRPr="004978D1">
              <w:rPr>
                <w:rStyle w:val="genusspecies"/>
                <w:sz w:val="20"/>
              </w:rPr>
              <w:t>5-34</w:t>
            </w:r>
            <w:r>
              <w:rPr>
                <w:rStyle w:val="genusspecies"/>
                <w:sz w:val="20"/>
              </w:rPr>
              <w:t xml:space="preserve"> °</w:t>
            </w:r>
            <w:r w:rsidRPr="004978D1">
              <w:rPr>
                <w:rStyle w:val="genusspecies"/>
                <w:sz w:val="20"/>
              </w:rPr>
              <w:t>C (24</w:t>
            </w:r>
            <w:r>
              <w:rPr>
                <w:rStyle w:val="genusspecies"/>
                <w:sz w:val="20"/>
              </w:rPr>
              <w:t xml:space="preserve">-32), pH 6-7.5 (6.5), pMMO, sMMO; </w:t>
            </w:r>
            <w:r w:rsidRPr="00575361">
              <w:rPr>
                <w:rStyle w:val="genusspecies"/>
                <w:i/>
                <w:sz w:val="20"/>
              </w:rPr>
              <w:t>M. psychrotolerans</w:t>
            </w:r>
            <w:r>
              <w:rPr>
                <w:rStyle w:val="genusspecies"/>
                <w:sz w:val="20"/>
              </w:rPr>
              <w:t xml:space="preserve"> </w:t>
            </w:r>
            <w:r>
              <w:rPr>
                <w:rStyle w:val="genusspecies"/>
                <w:sz w:val="20"/>
              </w:rPr>
              <w:fldChar w:fldCharType="begin">
                <w:fldData xml:space="preserve">PEVuZE5vdGU+PENpdGU+PEF1dGhvcj5Pc2hraW48L0F1dGhvcj48WWVhcj4yMDE2PC9ZZWFyPjxS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</w:fldData>
              </w:fldChar>
            </w:r>
            <w:r w:rsidR="0029259C">
              <w:rPr>
                <w:rStyle w:val="genusspecies"/>
                <w:sz w:val="20"/>
              </w:rPr>
              <w:instrText xml:space="preserve"> ADDIN EN.CITE </w:instrText>
            </w:r>
            <w:r w:rsidR="0029259C">
              <w:rPr>
                <w:rStyle w:val="genusspecies"/>
                <w:sz w:val="20"/>
              </w:rPr>
              <w:fldChar w:fldCharType="begin">
                <w:fldData xml:space="preserve">PEVuZE5vdGU+PENpdGU+PEF1dGhvcj5Pc2hraW48L0F1dGhvcj48WWVhcj4yMDE2PC9ZZWFyPjxS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</w:fldData>
              </w:fldChar>
            </w:r>
            <w:r w:rsidR="0029259C">
              <w:rPr>
                <w:rStyle w:val="genusspecies"/>
                <w:sz w:val="20"/>
              </w:rPr>
              <w:instrText xml:space="preserve"> ADDIN EN.CITE.DATA </w:instrText>
            </w:r>
            <w:r w:rsidR="0029259C">
              <w:rPr>
                <w:rStyle w:val="genusspecies"/>
                <w:sz w:val="20"/>
              </w:rPr>
            </w:r>
            <w:r w:rsidR="0029259C">
              <w:rPr>
                <w:rStyle w:val="genusspecies"/>
                <w:sz w:val="20"/>
              </w:rPr>
              <w:fldChar w:fldCharType="end"/>
            </w:r>
            <w:r>
              <w:rPr>
                <w:rStyle w:val="genusspecies"/>
                <w:sz w:val="20"/>
              </w:rPr>
              <w:fldChar w:fldCharType="separate"/>
            </w:r>
            <w:r w:rsidR="0029259C">
              <w:rPr>
                <w:rStyle w:val="genusspecies"/>
                <w:noProof/>
                <w:sz w:val="20"/>
              </w:rPr>
              <w:t>[24]</w:t>
            </w:r>
            <w:r>
              <w:rPr>
                <w:rStyle w:val="genusspecies"/>
                <w:sz w:val="20"/>
              </w:rPr>
              <w:fldChar w:fldCharType="end"/>
            </w:r>
            <w:r>
              <w:rPr>
                <w:rStyle w:val="genusspecies"/>
                <w:sz w:val="20"/>
              </w:rPr>
              <w:t>, freshwater, 2-36 °C (20-25), pH 4.0-8.9 (6.0-7.0), pMMO.</w:t>
            </w:r>
          </w:p>
        </w:tc>
      </w:tr>
      <w:tr w:rsidR="00CA0745" w:rsidTr="005E6005">
        <w:trPr>
          <w:cantSplit/>
          <w:trHeight w:val="260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sz w:val="20"/>
              </w:rPr>
            </w:pPr>
            <w:r w:rsidRPr="004E2DEC">
              <w:rPr>
                <w:i/>
                <w:sz w:val="20"/>
              </w:rPr>
              <w:t>Clonothrix</w:t>
            </w:r>
          </w:p>
        </w:tc>
        <w:tc>
          <w:tcPr>
            <w:tcW w:w="10893" w:type="dxa"/>
          </w:tcPr>
          <w:p w:rsidR="00CA0745" w:rsidRPr="004978D1" w:rsidRDefault="00CA0745" w:rsidP="00253FD0">
            <w:pPr>
              <w:spacing w:line="276" w:lineRule="auto"/>
              <w:rPr>
                <w:sz w:val="20"/>
              </w:rPr>
            </w:pPr>
            <w:r w:rsidRPr="000C7DEC">
              <w:rPr>
                <w:i/>
                <w:sz w:val="20"/>
              </w:rPr>
              <w:t>C. fusca</w:t>
            </w:r>
            <w:r w:rsidRPr="004978D1"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Vigliotta&lt;/Author&gt;&lt;Year&gt;2007&lt;/Year&gt;&lt;RecNum&gt;702&lt;/RecNum&gt;&lt;DisplayText&gt;[25]&lt;/DisplayText&gt;&lt;record&gt;&lt;rec-number&gt;702&lt;/rec-number&gt;&lt;foreign-keys&gt;&lt;key app="EN" db-id="sz5spw02vsprswerr5tpvvfj2dzxzpv29p2t" timestamp="1406685635"&gt;702&lt;/key&gt;&lt;/foreign-keys&gt;&lt;ref-type name="Journal Article"&gt;17&lt;/ref-type&gt;&lt;contributors&gt;&lt;authors&gt;&lt;author&gt;Vigliotta, G.&lt;/author&gt;&lt;author&gt;Nutricati, E.&lt;/author&gt;&lt;author&gt;Carata, E.&lt;/author&gt;&lt;author&gt;Tredici, S.M.&lt;/author&gt;&lt;author&gt;De Stefano, M.&lt;/author&gt;&lt;author&gt;Pontieri, P.&lt;/author&gt;&lt;author&gt;Massardo, D. R.&lt;/author&gt;&lt;author&gt;Prati, M. V.&lt;/author&gt;&lt;author&gt;De Bellis, L.&lt;/author&gt;&lt;author&gt;Alifano, P.&lt;/author&gt;&lt;/authors&gt;&lt;/contributors&gt;&lt;titles&gt;&lt;title&gt;&lt;style face="italic" font="default" size="100%"&gt;Clonothrix fusca &lt;/style&gt;&lt;style face="normal" font="default" size="100%"&gt;Roze 1896, a filamentous, sheathed, methanotrophic γ-Proteobacterium&lt;/style&gt;&lt;/title&gt;&lt;secondary-title&gt;Applied and Environmental Microbiology&lt;/secondary-title&gt;&lt;alt-title&gt;Appl Env Microbiol&lt;/alt-title&gt;&lt;/titles&gt;&lt;periodical&gt;&lt;full-title&gt;Applied and Environmental Microbiology&lt;/full-title&gt;&lt;abbr-1&gt;Appl Environ Microb&lt;/abbr-1&gt;&lt;/periodical&gt;&lt;pages&gt;3556-3565&lt;/pages&gt;&lt;volume&gt;73&lt;/volume&gt;&lt;number&gt;11&lt;/number&gt;&lt;dates&gt;&lt;year&gt;2007&lt;/year&gt;&lt;pub-dates&gt;&lt;date&gt;June 1, 2007&lt;/date&gt;&lt;/pub-dates&gt;&lt;/dates&gt;&lt;urls&gt;&lt;related-urls&gt;&lt;url&gt;http://aem.asm.org/content/73/11/3556.abstract&lt;/url&gt;&lt;/related-urls&gt;&lt;/urls&gt;&lt;electronic-resource-num&gt;10.1128/aem.02678-06&lt;/electronic-resource-num&gt;&lt;/record&gt;&lt;/Cite&gt;&lt;/EndNote&gt;</w:instrText>
            </w:r>
            <w:r w:rsidRPr="004978D1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25]</w:t>
            </w:r>
            <w:r w:rsidRPr="004978D1">
              <w:rPr>
                <w:sz w:val="20"/>
              </w:rPr>
              <w:fldChar w:fldCharType="end"/>
            </w:r>
            <w:r>
              <w:rPr>
                <w:sz w:val="20"/>
              </w:rPr>
              <w:t>, freshwater, 10 °</w:t>
            </w:r>
            <w:r w:rsidRPr="004978D1">
              <w:rPr>
                <w:sz w:val="20"/>
              </w:rPr>
              <w:t>C, pH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5</w:t>
            </w:r>
            <w:r>
              <w:rPr>
                <w:sz w:val="20"/>
              </w:rPr>
              <w:t>.0, pMMO.</w:t>
            </w:r>
            <w:r w:rsidRPr="004978D1">
              <w:rPr>
                <w:sz w:val="20"/>
              </w:rPr>
              <w:t xml:space="preserve"> </w:t>
            </w:r>
          </w:p>
        </w:tc>
      </w:tr>
      <w:tr w:rsidR="00CA0745" w:rsidTr="005E6005">
        <w:trPr>
          <w:cantSplit/>
          <w:trHeight w:val="160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sz w:val="20"/>
              </w:rPr>
            </w:pPr>
            <w:r w:rsidRPr="004E2DEC">
              <w:rPr>
                <w:i/>
                <w:sz w:val="20"/>
              </w:rPr>
              <w:t>Crenothrix</w:t>
            </w:r>
          </w:p>
        </w:tc>
        <w:tc>
          <w:tcPr>
            <w:tcW w:w="10893" w:type="dxa"/>
          </w:tcPr>
          <w:p w:rsidR="00CA0745" w:rsidRPr="004978D1" w:rsidRDefault="00CA0745" w:rsidP="00253FD0">
            <w:pPr>
              <w:spacing w:line="276" w:lineRule="auto"/>
              <w:rPr>
                <w:sz w:val="20"/>
              </w:rPr>
            </w:pPr>
            <w:r w:rsidRPr="000E4244">
              <w:rPr>
                <w:i/>
                <w:sz w:val="20"/>
              </w:rPr>
              <w:t>C. polyspora</w:t>
            </w:r>
            <w:r w:rsidRPr="004978D1"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Stoecker&lt;/Author&gt;&lt;Year&gt;2006&lt;/Year&gt;&lt;RecNum&gt;393&lt;/RecNum&gt;&lt;DisplayText&gt;[26]&lt;/DisplayText&gt;&lt;record&gt;&lt;rec-number&gt;393&lt;/rec-number&gt;&lt;foreign-keys&gt;&lt;key app="EN" db-id="sz5spw02vsprswerr5tpvvfj2dzxzpv29p2t" timestamp="1367978461"&gt;393&lt;/key&gt;&lt;/foreign-keys&gt;&lt;ref-type name="Journal Article"&gt;17&lt;/ref-type&gt;&lt;contributors&gt;&lt;authors&gt;&lt;author&gt;Stoecker, K.&lt;/author&gt;&lt;author&gt;Bendinger, B.&lt;/author&gt;&lt;author&gt;Schöning, B.&lt;/author&gt;&lt;author&gt;Nielsen, P. H.&lt;/author&gt;&lt;author&gt;Nielsen, J. L.&lt;/author&gt;&lt;author&gt;Baranyi, C.&lt;/author&gt;&lt;author&gt;Toenshoff, E. R.&lt;/author&gt;&lt;author&gt;Daims, H.&lt;/author&gt;&lt;author&gt;Wagner, M.&lt;/author&gt;&lt;/authors&gt;&lt;/contributors&gt;&lt;titles&gt;&lt;title&gt;&lt;style face="normal" font="default" size="100%"&gt;Cohn’s &lt;/style&gt;&lt;style face="italic" font="default" size="100%"&gt;Crenothrix&lt;/style&gt;&lt;style face="normal" font="default" size="100%"&gt; is a filamentous methane oxidizer with an unusual methane monooxygenase&lt;/style&gt;&lt;/title&gt;&lt;secondary-title&gt;Proceedings of the National Academy of Sciences&lt;/secondary-title&gt;&lt;/titles&gt;&lt;periodical&gt;&lt;full-title&gt;Proceedings of the National Academy of Sciences&lt;/full-title&gt;&lt;/periodical&gt;&lt;pages&gt;2363-2367&lt;/pages&gt;&lt;volume&gt;103&lt;/volume&gt;&lt;number&gt;7&lt;/number&gt;&lt;dates&gt;&lt;year&gt;2006&lt;/year&gt;&lt;pub-dates&gt;&lt;date&gt;February 14, 2006&lt;/date&gt;&lt;/pub-dates&gt;&lt;/dates&gt;&lt;urls&gt;&lt;related-urls&gt;&lt;url&gt;http://www.pnas.org/content/103/7/2363.abstract&lt;/url&gt;&lt;/related-urls&gt;&lt;/urls&gt;&lt;electronic-resource-num&gt;10.1073/pnas.0506361103&lt;/electronic-resource-num&gt;&lt;/record&gt;&lt;/Cite&gt;&lt;/EndNote&gt;</w:instrText>
            </w:r>
            <w:r w:rsidRPr="004978D1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26]</w:t>
            </w:r>
            <w:r w:rsidRPr="004978D1">
              <w:rPr>
                <w:sz w:val="20"/>
              </w:rPr>
              <w:fldChar w:fldCharType="end"/>
            </w:r>
            <w:r>
              <w:rPr>
                <w:sz w:val="20"/>
              </w:rPr>
              <w:t>, freshwater, 20 °C, pH neutral,</w:t>
            </w:r>
            <w:r w:rsidRPr="004978D1">
              <w:rPr>
                <w:sz w:val="20"/>
              </w:rPr>
              <w:t xml:space="preserve"> pMMO</w:t>
            </w:r>
            <w:r>
              <w:rPr>
                <w:sz w:val="20"/>
              </w:rPr>
              <w:t>.</w:t>
            </w:r>
            <w:r w:rsidRPr="004978D1">
              <w:rPr>
                <w:sz w:val="20"/>
              </w:rPr>
              <w:t xml:space="preserve"> </w:t>
            </w:r>
          </w:p>
        </w:tc>
      </w:tr>
      <w:tr w:rsidR="00CA0745" w:rsidTr="005E6005">
        <w:trPr>
          <w:cantSplit/>
          <w:trHeight w:val="959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4E2DEC">
              <w:rPr>
                <w:i/>
                <w:color w:val="000000"/>
                <w:sz w:val="20"/>
              </w:rPr>
              <w:t>Methylococcus</w:t>
            </w:r>
          </w:p>
        </w:tc>
        <w:tc>
          <w:tcPr>
            <w:tcW w:w="10893" w:type="dxa"/>
          </w:tcPr>
          <w:p w:rsidR="00CA0745" w:rsidRPr="004978D1" w:rsidRDefault="00CA0745" w:rsidP="00253FD0">
            <w:pPr>
              <w:spacing w:line="276" w:lineRule="auto"/>
              <w:rPr>
                <w:color w:val="000000"/>
                <w:sz w:val="20"/>
              </w:rPr>
            </w:pPr>
            <w:r>
              <w:rPr>
                <w:i/>
                <w:color w:val="000000"/>
                <w:sz w:val="20"/>
              </w:rPr>
              <w:t xml:space="preserve">M. bovis/(M. </w:t>
            </w:r>
            <w:r w:rsidRPr="00FC5837">
              <w:rPr>
                <w:i/>
                <w:color w:val="000000"/>
                <w:sz w:val="20"/>
              </w:rPr>
              <w:t>luteus</w:t>
            </w:r>
            <w:r>
              <w:rPr>
                <w:i/>
                <w:color w:val="000000"/>
                <w:sz w:val="20"/>
              </w:rPr>
              <w:t>)</w:t>
            </w:r>
            <w:r w:rsidRPr="004978D1">
              <w:rPr>
                <w:color w:val="000000"/>
                <w:sz w:val="20"/>
              </w:rPr>
              <w:t xml:space="preserve"> </w:t>
            </w:r>
            <w:r w:rsidRPr="004978D1">
              <w:rPr>
                <w:color w:val="000000"/>
                <w:sz w:val="20"/>
              </w:rPr>
              <w:fldChar w:fldCharType="begin">
                <w:fldData xml:space="preserve">PEVuZE5vdGU+PENpdGU+PEF1dGhvcj5XaGl0dGVuYnVyeTwvQXV0aG9yPjxZZWFyPjE5NzA8L1ll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</w:fldData>
              </w:fldChar>
            </w:r>
            <w:r w:rsidR="0029259C">
              <w:rPr>
                <w:color w:val="000000"/>
                <w:sz w:val="20"/>
              </w:rPr>
              <w:instrText xml:space="preserve"> ADDIN EN.CITE </w:instrText>
            </w:r>
            <w:r w:rsidR="0029259C">
              <w:rPr>
                <w:color w:val="000000"/>
                <w:sz w:val="20"/>
              </w:rPr>
              <w:fldChar w:fldCharType="begin">
                <w:fldData xml:space="preserve">PEVuZE5vdGU+PENpdGU+PEF1dGhvcj5XaGl0dGVuYnVyeTwvQXV0aG9yPjxZZWFyPjE5NzA8L1ll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</w:fldData>
              </w:fldChar>
            </w:r>
            <w:r w:rsidR="0029259C">
              <w:rPr>
                <w:color w:val="000000"/>
                <w:sz w:val="20"/>
              </w:rPr>
              <w:instrText xml:space="preserve"> ADDIN EN.CITE.DATA </w:instrText>
            </w:r>
            <w:r w:rsidR="0029259C">
              <w:rPr>
                <w:color w:val="000000"/>
                <w:sz w:val="20"/>
              </w:rPr>
            </w:r>
            <w:r w:rsidR="0029259C">
              <w:rPr>
                <w:color w:val="000000"/>
                <w:sz w:val="20"/>
              </w:rPr>
              <w:fldChar w:fldCharType="end"/>
            </w:r>
            <w:r w:rsidRPr="004978D1">
              <w:rPr>
                <w:color w:val="000000"/>
                <w:sz w:val="20"/>
              </w:rPr>
              <w:fldChar w:fldCharType="separate"/>
            </w:r>
            <w:r w:rsidR="0029259C">
              <w:rPr>
                <w:noProof/>
                <w:color w:val="000000"/>
                <w:sz w:val="20"/>
              </w:rPr>
              <w:t>[8, 9]</w:t>
            </w:r>
            <w:r w:rsidRPr="004978D1">
              <w:rPr>
                <w:color w:val="000000"/>
                <w:sz w:val="20"/>
              </w:rPr>
              <w:fldChar w:fldCharType="end"/>
            </w:r>
            <w:r>
              <w:rPr>
                <w:color w:val="000000"/>
                <w:sz w:val="20"/>
              </w:rPr>
              <w:t>, ruminant/freshwater,</w:t>
            </w:r>
            <w:r w:rsidRPr="004978D1">
              <w:rPr>
                <w:color w:val="000000"/>
                <w:sz w:val="20"/>
              </w:rPr>
              <w:t xml:space="preserve"> 20-~37</w:t>
            </w:r>
            <w:r>
              <w:rPr>
                <w:color w:val="000000"/>
                <w:sz w:val="20"/>
              </w:rPr>
              <w:t xml:space="preserve"> °</w:t>
            </w:r>
            <w:r w:rsidRPr="004978D1">
              <w:rPr>
                <w:color w:val="000000"/>
                <w:sz w:val="20"/>
              </w:rPr>
              <w:t>C, pH</w:t>
            </w:r>
            <w:r>
              <w:rPr>
                <w:color w:val="000000"/>
                <w:sz w:val="20"/>
              </w:rPr>
              <w:t xml:space="preserve"> </w:t>
            </w:r>
            <w:r w:rsidRPr="004978D1">
              <w:rPr>
                <w:color w:val="000000"/>
                <w:sz w:val="20"/>
              </w:rPr>
              <w:t>~5</w:t>
            </w:r>
            <w:r>
              <w:rPr>
                <w:color w:val="000000"/>
                <w:sz w:val="20"/>
              </w:rPr>
              <w:t>.0</w:t>
            </w:r>
            <w:r w:rsidRPr="004978D1">
              <w:rPr>
                <w:color w:val="000000"/>
                <w:sz w:val="20"/>
              </w:rPr>
              <w:t>-9</w:t>
            </w:r>
            <w:r>
              <w:rPr>
                <w:color w:val="000000"/>
                <w:sz w:val="20"/>
              </w:rPr>
              <w:t>.0</w:t>
            </w:r>
            <w:r w:rsidRPr="004978D1">
              <w:rPr>
                <w:color w:val="000000"/>
                <w:sz w:val="20"/>
              </w:rPr>
              <w:t>;</w:t>
            </w:r>
            <w:r w:rsidRPr="00FC5837">
              <w:rPr>
                <w:i/>
                <w:color w:val="000000"/>
                <w:sz w:val="20"/>
              </w:rPr>
              <w:t xml:space="preserve"> </w:t>
            </w:r>
            <w:r w:rsidRPr="00253FD0">
              <w:rPr>
                <w:b/>
                <w:i/>
                <w:color w:val="FEB24C"/>
                <w:sz w:val="20"/>
              </w:rPr>
              <w:t>M. capsulatus</w:t>
            </w:r>
            <w:r w:rsidRPr="00FC5837">
              <w:rPr>
                <w:i/>
                <w:color w:val="000000"/>
                <w:sz w:val="20"/>
              </w:rPr>
              <w:t xml:space="preserve"> </w:t>
            </w:r>
            <w:r w:rsidRPr="004978D1">
              <w:rPr>
                <w:color w:val="000000"/>
                <w:sz w:val="20"/>
              </w:rPr>
              <w:fldChar w:fldCharType="begin">
                <w:fldData xml:space="preserve">PEVuZE5vdGU+PENpdGU+PEF1dGhvcj5Gb3N0ZXI8L0F1dGhvcj48WWVhcj4xOTY2PC9ZZWFyPjxS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</w:fldData>
              </w:fldChar>
            </w:r>
            <w:r w:rsidR="0029259C">
              <w:rPr>
                <w:color w:val="000000"/>
                <w:sz w:val="20"/>
              </w:rPr>
              <w:instrText xml:space="preserve"> ADDIN EN.CITE </w:instrText>
            </w:r>
            <w:r w:rsidR="0029259C">
              <w:rPr>
                <w:color w:val="000000"/>
                <w:sz w:val="20"/>
              </w:rPr>
              <w:fldChar w:fldCharType="begin">
                <w:fldData xml:space="preserve">PEVuZE5vdGU+PENpdGU+PEF1dGhvcj5Gb3N0ZXI8L0F1dGhvcj48WWVhcj4xOTY2PC9ZZWFyPjxS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</w:fldData>
              </w:fldChar>
            </w:r>
            <w:r w:rsidR="0029259C">
              <w:rPr>
                <w:color w:val="000000"/>
                <w:sz w:val="20"/>
              </w:rPr>
              <w:instrText xml:space="preserve"> ADDIN EN.CITE.DATA </w:instrText>
            </w:r>
            <w:r w:rsidR="0029259C">
              <w:rPr>
                <w:color w:val="000000"/>
                <w:sz w:val="20"/>
              </w:rPr>
            </w:r>
            <w:r w:rsidR="0029259C">
              <w:rPr>
                <w:color w:val="000000"/>
                <w:sz w:val="20"/>
              </w:rPr>
              <w:fldChar w:fldCharType="end"/>
            </w:r>
            <w:r w:rsidRPr="004978D1">
              <w:rPr>
                <w:color w:val="000000"/>
                <w:sz w:val="20"/>
              </w:rPr>
              <w:fldChar w:fldCharType="separate"/>
            </w:r>
            <w:r w:rsidR="0029259C">
              <w:rPr>
                <w:noProof/>
                <w:color w:val="000000"/>
                <w:sz w:val="20"/>
              </w:rPr>
              <w:t>[9, 27]</w:t>
            </w:r>
            <w:r w:rsidRPr="004978D1">
              <w:rPr>
                <w:color w:val="000000"/>
                <w:sz w:val="20"/>
              </w:rPr>
              <w:fldChar w:fldCharType="end"/>
            </w:r>
            <w:r>
              <w:rPr>
                <w:color w:val="000000"/>
                <w:sz w:val="20"/>
              </w:rPr>
              <w:t>, hot spring,</w:t>
            </w:r>
            <w:r w:rsidRPr="004978D1">
              <w:rPr>
                <w:color w:val="000000"/>
                <w:sz w:val="20"/>
              </w:rPr>
              <w:t xml:space="preserve"> 2</w:t>
            </w:r>
            <w:r>
              <w:rPr>
                <w:color w:val="000000"/>
                <w:sz w:val="20"/>
              </w:rPr>
              <w:t>8-55 °C, pH 5.5-8.5, pMMO, sMMO</w:t>
            </w:r>
            <w:r w:rsidRPr="00B578B2">
              <w:rPr>
                <w:color w:val="000000"/>
                <w:sz w:val="20"/>
              </w:rPr>
              <w:t xml:space="preserve">; </w:t>
            </w:r>
            <w:r w:rsidRPr="00253FD0">
              <w:rPr>
                <w:b/>
                <w:i/>
                <w:color w:val="FEB24C"/>
                <w:sz w:val="20"/>
              </w:rPr>
              <w:t>M. chroococcus</w:t>
            </w:r>
            <w:r w:rsidRPr="00253FD0">
              <w:rPr>
                <w:color w:val="FEB24C"/>
                <w:sz w:val="20"/>
              </w:rPr>
              <w:t xml:space="preserve"> </w:t>
            </w:r>
            <w:r w:rsidRPr="00B578B2">
              <w:rPr>
                <w:color w:val="000000"/>
                <w:sz w:val="20"/>
              </w:rPr>
              <w:t>(N</w:t>
            </w:r>
            <w:r>
              <w:rPr>
                <w:color w:val="000000"/>
                <w:sz w:val="20"/>
              </w:rPr>
              <w:t xml:space="preserve">ES) </w:t>
            </w:r>
            <w:r w:rsidRPr="004978D1">
              <w:rPr>
                <w:color w:val="000000"/>
                <w:sz w:val="20"/>
              </w:rPr>
              <w:fldChar w:fldCharType="begin">
                <w:fldData xml:space="preserve">PEVuZE5vdGU+PENpdGU+PEF1dGhvcj5Sb21hbm92c2theWE8L0F1dGhvcj48WWVhcj4xOTc4PC9Z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</w:fldData>
              </w:fldChar>
            </w:r>
            <w:r w:rsidR="0029259C">
              <w:rPr>
                <w:color w:val="000000"/>
                <w:sz w:val="20"/>
              </w:rPr>
              <w:instrText xml:space="preserve"> ADDIN EN.CITE </w:instrText>
            </w:r>
            <w:r w:rsidR="0029259C">
              <w:rPr>
                <w:color w:val="000000"/>
                <w:sz w:val="20"/>
              </w:rPr>
              <w:fldChar w:fldCharType="begin">
                <w:fldData xml:space="preserve">PEVuZE5vdGU+PENpdGU+PEF1dGhvcj5Sb21hbm92c2theWE8L0F1dGhvcj48WWVhcj4xOTc4PC9Z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</w:fldData>
              </w:fldChar>
            </w:r>
            <w:r w:rsidR="0029259C">
              <w:rPr>
                <w:color w:val="000000"/>
                <w:sz w:val="20"/>
              </w:rPr>
              <w:instrText xml:space="preserve"> ADDIN EN.CITE.DATA </w:instrText>
            </w:r>
            <w:r w:rsidR="0029259C">
              <w:rPr>
                <w:color w:val="000000"/>
                <w:sz w:val="20"/>
              </w:rPr>
            </w:r>
            <w:r w:rsidR="0029259C">
              <w:rPr>
                <w:color w:val="000000"/>
                <w:sz w:val="20"/>
              </w:rPr>
              <w:fldChar w:fldCharType="end"/>
            </w:r>
            <w:r w:rsidRPr="004978D1">
              <w:rPr>
                <w:color w:val="000000"/>
                <w:sz w:val="20"/>
              </w:rPr>
              <w:fldChar w:fldCharType="separate"/>
            </w:r>
            <w:r w:rsidR="0029259C">
              <w:rPr>
                <w:noProof/>
                <w:color w:val="000000"/>
                <w:sz w:val="20"/>
              </w:rPr>
              <w:t>[9, 12]</w:t>
            </w:r>
            <w:r w:rsidRPr="004978D1">
              <w:rPr>
                <w:color w:val="000000"/>
                <w:sz w:val="20"/>
              </w:rPr>
              <w:fldChar w:fldCharType="end"/>
            </w:r>
            <w:r>
              <w:rPr>
                <w:color w:val="000000"/>
                <w:sz w:val="20"/>
              </w:rPr>
              <w:t>, freshwater,</w:t>
            </w:r>
            <w:r w:rsidRPr="004978D1">
              <w:rPr>
                <w:color w:val="000000"/>
                <w:sz w:val="20"/>
              </w:rPr>
              <w:t xml:space="preserve"> </w:t>
            </w:r>
            <w:r>
              <w:rPr>
                <w:color w:val="000000"/>
                <w:sz w:val="20"/>
              </w:rPr>
              <w:t xml:space="preserve">28-45 °C, pH 5.5-9.0; </w:t>
            </w:r>
            <w:r w:rsidRPr="00403159">
              <w:rPr>
                <w:i/>
                <w:color w:val="000000"/>
                <w:sz w:val="20"/>
              </w:rPr>
              <w:t xml:space="preserve">M. mobilis </w:t>
            </w:r>
            <w:r w:rsidRPr="00403159">
              <w:rPr>
                <w:color w:val="000000"/>
                <w:sz w:val="20"/>
              </w:rPr>
              <w:t>(NES)</w:t>
            </w:r>
            <w:r>
              <w:rPr>
                <w:color w:val="000000"/>
                <w:sz w:val="20"/>
              </w:rPr>
              <w:t xml:space="preserve"> </w:t>
            </w:r>
            <w:r>
              <w:rPr>
                <w:color w:val="000000"/>
                <w:sz w:val="20"/>
              </w:rPr>
              <w:fldChar w:fldCharType="begin"/>
            </w:r>
            <w:r w:rsidR="0029259C">
              <w:rPr>
                <w:color w:val="000000"/>
                <w:sz w:val="20"/>
              </w:rPr>
              <w:instrText xml:space="preserve"> ADDIN EN.CITE &lt;EndNote&gt;&lt;Cite&gt;&lt;Author&gt;Hazeu&lt;/Author&gt;&lt;Year&gt;1980&lt;/Year&gt;&lt;RecNum&gt;692&lt;/RecNum&gt;&lt;DisplayText&gt;[28]&lt;/DisplayText&gt;&lt;record&gt;&lt;rec-number&gt;692&lt;/rec-number&gt;&lt;foreign-keys&gt;&lt;key app="EN" db-id="sz5spw02vsprswerr5tpvvfj2dzxzpv29p2t" timestamp="1406521454"&gt;692&lt;/key&gt;&lt;/foreign-keys&gt;&lt;ref-type name="Journal Article"&gt;17&lt;/ref-type&gt;&lt;contributors&gt;&lt;authors&gt;&lt;author&gt;Hazeu, W.&lt;/author&gt;&lt;author&gt;Batenburg-Van Der Vegte, W. H.&lt;/author&gt;&lt;author&gt;De Bruyn, J. C.&lt;/author&gt;&lt;/authors&gt;&lt;/contributors&gt;&lt;auth-address&gt;Lab. Microbiol., Delft Univ. Technol., 2628 BC Delft, Netherlands&lt;/auth-address&gt;&lt;titles&gt;&lt;title&gt;&lt;style face="normal" font="default" size="100%"&gt;Some characteristics of &lt;/style&gt;&lt;style face="italic" font="default" size="100%"&gt;Methylococcus mobilis&lt;/style&gt;&lt;style face="normal" font="default" size="100%"&gt; sp. nov&lt;/style&gt;&lt;/title&gt;&lt;secondary-title&gt;Archives of Microbiology&lt;/secondary-title&gt;&lt;alt-title&gt;ARCH. MICROBIOL.&lt;/alt-title&gt;&lt;/titles&gt;&lt;periodical&gt;&lt;full-title&gt;Archives of Microbiology&lt;/full-title&gt;&lt;/periodical&gt;&lt;pages&gt;211-220&lt;/pages&gt;&lt;volume&gt;124&lt;/volume&gt;&lt;number&gt;2-3&lt;/number&gt;&lt;keywords&gt;&lt;keyword&gt;methane&lt;/keyword&gt;&lt;keyword&gt;animal experiment&lt;/keyword&gt;&lt;keyword&gt;bacterium&lt;/keyword&gt;&lt;keyword&gt;in vitro study&lt;/keyword&gt;&lt;keyword&gt;methanobacterium&lt;/keyword&gt;&lt;keyword&gt;taxonomy&lt;/keyword&gt;&lt;/keywords&gt;&lt;dates&gt;&lt;year&gt;1980&lt;/year&gt;&lt;/dates&gt;&lt;isbn&gt;03028933 (ISSN)&lt;/isbn&gt;&lt;urls&gt;&lt;related-urls&gt;&lt;url&gt;http://www.scopus.com/inward/record.url?eid=2-s2.0-0018958540&amp;amp;partnerID=40&amp;amp;md5=6c1679ca701632104a1a3b23978d2143&lt;/url&gt;&lt;/related-urls&gt;&lt;/urls&gt;&lt;remote-database-name&gt;Scopus&lt;/remote-database-name&gt;&lt;language&gt;English&lt;/language&gt;&lt;/record&gt;&lt;/Cite&gt;&lt;/EndNote&gt;</w:instrText>
            </w:r>
            <w:r>
              <w:rPr>
                <w:color w:val="000000"/>
                <w:sz w:val="20"/>
              </w:rPr>
              <w:fldChar w:fldCharType="separate"/>
            </w:r>
            <w:r w:rsidR="0029259C">
              <w:rPr>
                <w:noProof/>
                <w:color w:val="000000"/>
                <w:sz w:val="20"/>
              </w:rPr>
              <w:t>[28]</w:t>
            </w:r>
            <w:r>
              <w:rPr>
                <w:color w:val="000000"/>
                <w:sz w:val="20"/>
              </w:rPr>
              <w:fldChar w:fldCharType="end"/>
            </w:r>
            <w:r w:rsidRPr="00403159">
              <w:rPr>
                <w:color w:val="000000"/>
                <w:sz w:val="20"/>
              </w:rPr>
              <w:t>, se</w:t>
            </w:r>
            <w:r>
              <w:rPr>
                <w:color w:val="000000"/>
                <w:sz w:val="20"/>
              </w:rPr>
              <w:t>wage,</w:t>
            </w:r>
            <w:r w:rsidRPr="004978D1">
              <w:rPr>
                <w:color w:val="000000"/>
                <w:sz w:val="20"/>
              </w:rPr>
              <w:t xml:space="preserve"> ~30</w:t>
            </w:r>
            <w:r>
              <w:rPr>
                <w:color w:val="000000"/>
                <w:sz w:val="20"/>
              </w:rPr>
              <w:t xml:space="preserve"> °</w:t>
            </w:r>
            <w:r w:rsidRPr="004978D1">
              <w:rPr>
                <w:color w:val="000000"/>
                <w:sz w:val="20"/>
              </w:rPr>
              <w:t xml:space="preserve">C; </w:t>
            </w:r>
            <w:r w:rsidRPr="00253FD0">
              <w:rPr>
                <w:b/>
                <w:i/>
                <w:color w:val="F03B20"/>
                <w:sz w:val="20"/>
              </w:rPr>
              <w:t>M.</w:t>
            </w:r>
            <w:r w:rsidRPr="00253FD0">
              <w:rPr>
                <w:color w:val="F03B20"/>
                <w:sz w:val="20"/>
              </w:rPr>
              <w:t xml:space="preserve"> </w:t>
            </w:r>
            <w:r w:rsidRPr="00253FD0">
              <w:rPr>
                <w:b/>
                <w:i/>
                <w:color w:val="F03B20"/>
                <w:sz w:val="20"/>
              </w:rPr>
              <w:t>thermophilus</w:t>
            </w:r>
            <w:r w:rsidRPr="00E25F96">
              <w:rPr>
                <w:color w:val="000000"/>
                <w:sz w:val="20"/>
              </w:rPr>
              <w:t xml:space="preserve"> (NE</w:t>
            </w:r>
            <w:r w:rsidRPr="004978D1">
              <w:rPr>
                <w:color w:val="000000"/>
                <w:sz w:val="20"/>
              </w:rPr>
              <w:t xml:space="preserve">S) </w:t>
            </w:r>
            <w:r w:rsidRPr="004978D1">
              <w:rPr>
                <w:color w:val="000000"/>
                <w:sz w:val="20"/>
              </w:rPr>
              <w:fldChar w:fldCharType="begin"/>
            </w:r>
            <w:r w:rsidR="0029259C">
              <w:rPr>
                <w:color w:val="000000"/>
                <w:sz w:val="20"/>
              </w:rPr>
              <w:instrText xml:space="preserve"> ADDIN EN.CITE &lt;EndNote&gt;&lt;Cite&gt;&lt;Author&gt;Malashenko&lt;/Author&gt;&lt;Year&gt;1975&lt;/Year&gt;&lt;RecNum&gt;420&lt;/RecNum&gt;&lt;DisplayText&gt;[29]&lt;/DisplayText&gt;&lt;record&gt;&lt;rec-number&gt;420&lt;/rec-number&gt;&lt;foreign-keys&gt;&lt;key app="EN" db-id="sz5spw02vsprswerr5tpvvfj2dzxzpv29p2t" timestamp="1370490329"&gt;420&lt;/key&gt;&lt;/foreign-keys&gt;&lt;ref-type name="Journal Article"&gt;17&lt;/ref-type&gt;&lt;contributors&gt;&lt;authors&gt;&lt;author&gt;Malashenko, Y. R.&lt;/author&gt;&lt;author&gt;Romanovskaya, V. A.&lt;/author&gt;&lt;author&gt;Bogachenko, V. N.&lt;/author&gt;&lt;author&gt;Shved, A. D.&lt;/author&gt;&lt;/authors&gt;&lt;/contributors&gt;&lt;auth-address&gt;Inst. Mikrobiol. Virusol., AN USSR, Kiev, Russia&lt;/auth-address&gt;&lt;titles&gt;&lt;title&gt;Thermophilic and thermotolerant bacteria assimilating methane (Russian)&lt;/title&gt;&lt;secondary-title&gt;Mikrobiologiya&lt;/secondary-title&gt;&lt;/titles&gt;&lt;periodical&gt;&lt;full-title&gt;Mikrobiologiya&lt;/full-title&gt;&lt;/periodical&gt;&lt;pages&gt;855-862&lt;/pages&gt;&lt;volume&gt;44&lt;/volume&gt;&lt;number&gt;5&lt;/number&gt;&lt;keywords&gt;&lt;keyword&gt;methane, bacterial growth, in vitro study, microorganism, theoretical study, article, coal mining, culture medium, cytology, Gram negative aerobic rods and cocci, growth, development and aging, industrial waste, isolation and purification, metabolism, m&lt;/keyword&gt;&lt;/keywords&gt;&lt;dates&gt;&lt;year&gt;1975&lt;/year&gt;&lt;/dates&gt;&lt;isbn&gt;00263656 (ISSN)&lt;/isbn&gt;&lt;urls&gt;&lt;related-urls&gt;&lt;url&gt;http://www.scopus.com/inward/record.url?eid=2-s2.0-0016549261&amp;amp;partnerID=40&amp;amp;md5=f0821b85e3c24343f3d360c5970aa46e&lt;/url&gt;&lt;/related-urls&gt;&lt;/urls&gt;&lt;/record&gt;&lt;/Cite&gt;&lt;/EndNote&gt;</w:instrText>
            </w:r>
            <w:r w:rsidRPr="004978D1">
              <w:rPr>
                <w:color w:val="000000"/>
                <w:sz w:val="20"/>
              </w:rPr>
              <w:fldChar w:fldCharType="separate"/>
            </w:r>
            <w:r w:rsidR="0029259C">
              <w:rPr>
                <w:noProof/>
                <w:color w:val="000000"/>
                <w:sz w:val="20"/>
              </w:rPr>
              <w:t>[29]</w:t>
            </w:r>
            <w:r w:rsidRPr="004978D1">
              <w:rPr>
                <w:color w:val="000000"/>
                <w:sz w:val="20"/>
              </w:rPr>
              <w:fldChar w:fldCharType="end"/>
            </w:r>
            <w:r>
              <w:rPr>
                <w:color w:val="000000"/>
                <w:sz w:val="20"/>
              </w:rPr>
              <w:t>, freshwater, 37-62 °C (50-56).</w:t>
            </w:r>
          </w:p>
        </w:tc>
      </w:tr>
      <w:tr w:rsidR="00CA0745" w:rsidTr="005E6005">
        <w:trPr>
          <w:cantSplit/>
          <w:trHeight w:val="186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>
              <w:rPr>
                <w:i/>
                <w:color w:val="000000"/>
                <w:sz w:val="20"/>
              </w:rPr>
              <w:t>Methyl</w:t>
            </w:r>
            <w:r w:rsidRPr="004E2DEC">
              <w:rPr>
                <w:i/>
                <w:color w:val="000000"/>
                <w:sz w:val="20"/>
              </w:rPr>
              <w:t>ogaea</w:t>
            </w:r>
          </w:p>
        </w:tc>
        <w:tc>
          <w:tcPr>
            <w:tcW w:w="10893" w:type="dxa"/>
          </w:tcPr>
          <w:p w:rsidR="00CA0745" w:rsidRPr="004978D1" w:rsidRDefault="00CA0745" w:rsidP="00253FD0">
            <w:pPr>
              <w:spacing w:line="276" w:lineRule="auto"/>
              <w:rPr>
                <w:color w:val="000000"/>
                <w:sz w:val="20"/>
              </w:rPr>
            </w:pPr>
            <w:r w:rsidRPr="000E4244">
              <w:rPr>
                <w:i/>
                <w:sz w:val="20"/>
              </w:rPr>
              <w:t>M.</w:t>
            </w:r>
            <w:r>
              <w:rPr>
                <w:i/>
                <w:sz w:val="20"/>
              </w:rPr>
              <w:t xml:space="preserve"> </w:t>
            </w:r>
            <w:r w:rsidRPr="000E4244">
              <w:rPr>
                <w:i/>
                <w:sz w:val="20"/>
              </w:rPr>
              <w:t>oryzae</w:t>
            </w:r>
            <w:r w:rsidRPr="004978D1"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Geymonat&lt;/Author&gt;&lt;Year&gt;2011&lt;/Year&gt;&lt;RecNum&gt;700&lt;/RecNum&gt;&lt;DisplayText&gt;[30]&lt;/DisplayText&gt;&lt;record&gt;&lt;rec-number&gt;700&lt;/rec-number&gt;&lt;foreign-keys&gt;&lt;key app="EN" db-id="sz5spw02vsprswerr5tpvvfj2dzxzpv29p2t" timestamp="1406675742"&gt;700&lt;/key&gt;&lt;/foreign-keys&gt;&lt;ref-type name="Journal Article"&gt;17&lt;/ref-type&gt;&lt;contributors&gt;&lt;authors&gt;&lt;author&gt;Geymonat, E.&lt;/author&gt;&lt;author&gt;Ferrando, L.&lt;/author&gt;&lt;author&gt;Tarlera, S. E.&lt;/author&gt;&lt;/authors&gt;&lt;/contributors&gt;&lt;titles&gt;&lt;title&gt;&lt;style face="italic" font="default" size="100%"&gt;Methylogaea oryzae &lt;/style&gt;&lt;style face="normal" font="default" size="100%"&gt;gen. nov., sp. nov., a mesophilic methanotroph isolated from a rice paddy field&lt;/style&gt;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pages&gt;2568-2572&lt;/pages&gt;&lt;volume&gt;61&lt;/volume&gt;&lt;number&gt;11&lt;/number&gt;&lt;dates&gt;&lt;year&gt;2011&lt;/year&gt;&lt;pub-dates&gt;&lt;date&gt;November 1, 2011&lt;/date&gt;&lt;/pub-dates&gt;&lt;/dates&gt;&lt;urls&gt;&lt;related-urls&gt;&lt;url&gt;http://ijs.sgmjournals.org/content/61/11/2568.abstract&lt;/url&gt;&lt;/related-urls&gt;&lt;/urls&gt;&lt;electronic-resource-num&gt;10.1099/ijs.0.028274-0&lt;/electronic-resource-num&gt;&lt;/record&gt;&lt;/Cite&gt;&lt;/EndNote&gt;</w:instrText>
            </w:r>
            <w:r w:rsidRPr="004978D1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30]</w:t>
            </w:r>
            <w:r w:rsidRPr="004978D1">
              <w:rPr>
                <w:sz w:val="20"/>
              </w:rPr>
              <w:fldChar w:fldCharType="end"/>
            </w:r>
            <w:r>
              <w:rPr>
                <w:sz w:val="20"/>
              </w:rPr>
              <w:t xml:space="preserve">, paddy field, </w:t>
            </w:r>
            <w:r w:rsidRPr="004978D1">
              <w:rPr>
                <w:sz w:val="20"/>
              </w:rPr>
              <w:t>20-37</w:t>
            </w:r>
            <w:r>
              <w:rPr>
                <w:sz w:val="20"/>
              </w:rPr>
              <w:t xml:space="preserve"> °</w:t>
            </w:r>
            <w:r w:rsidRPr="004978D1">
              <w:rPr>
                <w:sz w:val="20"/>
              </w:rPr>
              <w:t>C (30-35), pH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5</w:t>
            </w:r>
            <w:r>
              <w:rPr>
                <w:sz w:val="20"/>
              </w:rPr>
              <w:t>.0</w:t>
            </w:r>
            <w:r w:rsidRPr="004978D1">
              <w:rPr>
                <w:sz w:val="20"/>
              </w:rPr>
              <w:t>-8</w:t>
            </w:r>
            <w:r>
              <w:rPr>
                <w:sz w:val="20"/>
              </w:rPr>
              <w:t>.0 (6.5-6.8), pMMO.</w:t>
            </w:r>
          </w:p>
        </w:tc>
      </w:tr>
      <w:tr w:rsidR="00CA0745" w:rsidTr="005E6005">
        <w:trPr>
          <w:cantSplit/>
          <w:trHeight w:val="252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4E2DEC">
              <w:rPr>
                <w:i/>
                <w:color w:val="000000"/>
                <w:sz w:val="20"/>
              </w:rPr>
              <w:t>Methylomagnum</w:t>
            </w:r>
          </w:p>
        </w:tc>
        <w:tc>
          <w:tcPr>
            <w:tcW w:w="10893" w:type="dxa"/>
          </w:tcPr>
          <w:p w:rsidR="00CA0745" w:rsidRPr="005C40C0" w:rsidRDefault="00CA0745" w:rsidP="00253FD0">
            <w:pPr>
              <w:spacing w:line="276" w:lineRule="auto"/>
              <w:rPr>
                <w:sz w:val="20"/>
              </w:rPr>
            </w:pPr>
            <w:r w:rsidRPr="005C40C0">
              <w:rPr>
                <w:i/>
                <w:sz w:val="20"/>
              </w:rPr>
              <w:t>M. ishizawai</w:t>
            </w:r>
            <w:r w:rsidRPr="005C40C0">
              <w:rPr>
                <w:sz w:val="20"/>
              </w:rPr>
              <w:t xml:space="preserve"> </w:t>
            </w:r>
            <w:r w:rsidRPr="005C40C0">
              <w:rPr>
                <w:sz w:val="20"/>
              </w:rPr>
              <w:fldChar w:fldCharType="begin">
                <w:fldData xml:space="preserve">PEVuZE5vdGU+PENpdGU+PEF1dGhvcj5LaGFsaWZhPC9BdXRob3I+PFllYXI+MjAxNTwvWWVhcj48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==
</w:fldData>
              </w:fldChar>
            </w:r>
            <w:r w:rsidR="0029259C">
              <w:rPr>
                <w:sz w:val="20"/>
              </w:rPr>
              <w:instrText xml:space="preserve"> ADDIN EN.CITE </w:instrText>
            </w:r>
            <w:r w:rsidR="0029259C">
              <w:rPr>
                <w:sz w:val="20"/>
              </w:rPr>
              <w:fldChar w:fldCharType="begin">
                <w:fldData xml:space="preserve">PEVuZE5vdGU+PENpdGU+PEF1dGhvcj5LaGFsaWZhPC9BdXRob3I+PFllYXI+MjAxNTwvWWVhcj48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==
</w:fldData>
              </w:fldChar>
            </w:r>
            <w:r w:rsidR="0029259C">
              <w:rPr>
                <w:sz w:val="20"/>
              </w:rPr>
              <w:instrText xml:space="preserve"> ADDIN EN.CITE.DATA </w:instrText>
            </w:r>
            <w:r w:rsidR="0029259C">
              <w:rPr>
                <w:sz w:val="20"/>
              </w:rPr>
            </w:r>
            <w:r w:rsidR="0029259C">
              <w:rPr>
                <w:sz w:val="20"/>
              </w:rPr>
              <w:fldChar w:fldCharType="end"/>
            </w:r>
            <w:r w:rsidRPr="005C40C0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31, 32]</w:t>
            </w:r>
            <w:r w:rsidRPr="005C40C0">
              <w:rPr>
                <w:sz w:val="20"/>
              </w:rPr>
              <w:fldChar w:fldCharType="end"/>
            </w:r>
            <w:r>
              <w:rPr>
                <w:sz w:val="20"/>
              </w:rPr>
              <w:t>, paddy field, 4-37 °C (15</w:t>
            </w:r>
            <w:r w:rsidRPr="005C40C0">
              <w:rPr>
                <w:sz w:val="20"/>
              </w:rPr>
              <w:t>-3</w:t>
            </w:r>
            <w:r>
              <w:rPr>
                <w:sz w:val="20"/>
              </w:rPr>
              <w:t>7), pH 4.6-9.0 (6.0</w:t>
            </w:r>
            <w:r w:rsidRPr="005C40C0">
              <w:rPr>
                <w:sz w:val="20"/>
              </w:rPr>
              <w:t>-7.4), pMMO, sMMO.</w:t>
            </w:r>
          </w:p>
        </w:tc>
      </w:tr>
      <w:tr w:rsidR="00CA0745" w:rsidTr="005E6005">
        <w:trPr>
          <w:cantSplit/>
          <w:trHeight w:val="166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sz w:val="20"/>
              </w:rPr>
            </w:pPr>
            <w:r w:rsidRPr="004E2DEC">
              <w:rPr>
                <w:i/>
                <w:color w:val="000000"/>
                <w:sz w:val="20"/>
              </w:rPr>
              <w:t>Methyloparacoccus</w:t>
            </w:r>
          </w:p>
        </w:tc>
        <w:tc>
          <w:tcPr>
            <w:tcW w:w="10893" w:type="dxa"/>
          </w:tcPr>
          <w:p w:rsidR="00CA0745" w:rsidRPr="004C6097" w:rsidRDefault="00CA0745" w:rsidP="00253FD0">
            <w:pPr>
              <w:spacing w:line="276" w:lineRule="auto"/>
              <w:rPr>
                <w:sz w:val="20"/>
              </w:rPr>
            </w:pPr>
            <w:r w:rsidRPr="004C6097">
              <w:rPr>
                <w:i/>
                <w:sz w:val="20"/>
              </w:rPr>
              <w:t>M.</w:t>
            </w:r>
            <w:r>
              <w:rPr>
                <w:i/>
                <w:sz w:val="20"/>
              </w:rPr>
              <w:t xml:space="preserve"> </w:t>
            </w:r>
            <w:r w:rsidRPr="004C6097">
              <w:rPr>
                <w:i/>
                <w:sz w:val="20"/>
              </w:rPr>
              <w:t>murelli</w:t>
            </w:r>
            <w:r>
              <w:rPr>
                <w:i/>
                <w:sz w:val="20"/>
              </w:rPr>
              <w:t>i</w:t>
            </w:r>
            <w:r w:rsidRPr="004C6097">
              <w:rPr>
                <w:sz w:val="20"/>
              </w:rPr>
              <w:t xml:space="preserve"> </w:t>
            </w:r>
            <w:r w:rsidRPr="004C6097">
              <w:rPr>
                <w:sz w:val="20"/>
              </w:rPr>
              <w:fldChar w:fldCharType="begin">
                <w:fldData xml:space="preserve">PEVuZE5vdGU+PENpdGU+PEF1dGhvcj5Ib2VmbWFuPC9BdXRob3I+PFllYXI+MjAxNDwvWWVhcj48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</w:fldData>
              </w:fldChar>
            </w:r>
            <w:r w:rsidR="0029259C">
              <w:rPr>
                <w:sz w:val="20"/>
              </w:rPr>
              <w:instrText xml:space="preserve"> ADDIN EN.CITE </w:instrText>
            </w:r>
            <w:r w:rsidR="0029259C">
              <w:rPr>
                <w:sz w:val="20"/>
              </w:rPr>
              <w:fldChar w:fldCharType="begin">
                <w:fldData xml:space="preserve">PEVuZE5vdGU+PENpdGU+PEF1dGhvcj5Ib2VmbWFuPC9BdXRob3I+PFllYXI+MjAxNDwvWWVhcj48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</w:fldData>
              </w:fldChar>
            </w:r>
            <w:r w:rsidR="0029259C">
              <w:rPr>
                <w:sz w:val="20"/>
              </w:rPr>
              <w:instrText xml:space="preserve"> ADDIN EN.CITE.DATA </w:instrText>
            </w:r>
            <w:r w:rsidR="0029259C">
              <w:rPr>
                <w:sz w:val="20"/>
              </w:rPr>
            </w:r>
            <w:r w:rsidR="0029259C">
              <w:rPr>
                <w:sz w:val="20"/>
              </w:rPr>
              <w:fldChar w:fldCharType="end"/>
            </w:r>
            <w:r w:rsidRPr="004C6097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33]</w:t>
            </w:r>
            <w:r w:rsidRPr="004C6097">
              <w:rPr>
                <w:sz w:val="20"/>
              </w:rPr>
              <w:fldChar w:fldCharType="end"/>
            </w:r>
            <w:r>
              <w:rPr>
                <w:sz w:val="20"/>
              </w:rPr>
              <w:t>, freshwater,</w:t>
            </w:r>
            <w:r w:rsidRPr="004C6097">
              <w:rPr>
                <w:sz w:val="20"/>
              </w:rPr>
              <w:t xml:space="preserve"> 20-37 °C (25-33), pH</w:t>
            </w:r>
            <w:r>
              <w:rPr>
                <w:sz w:val="20"/>
              </w:rPr>
              <w:t xml:space="preserve"> </w:t>
            </w:r>
            <w:r w:rsidRPr="004C6097">
              <w:rPr>
                <w:sz w:val="20"/>
              </w:rPr>
              <w:t>5.8-9.0 (6.3-6.8), pMMO.</w:t>
            </w:r>
          </w:p>
        </w:tc>
      </w:tr>
      <w:tr w:rsidR="00CA0745" w:rsidTr="005E6005">
        <w:trPr>
          <w:cantSplit/>
          <w:trHeight w:val="800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4E2DEC">
              <w:rPr>
                <w:i/>
                <w:color w:val="000000"/>
                <w:sz w:val="20"/>
              </w:rPr>
              <w:t>Methylocaldum</w:t>
            </w:r>
          </w:p>
        </w:tc>
        <w:tc>
          <w:tcPr>
            <w:tcW w:w="10893" w:type="dxa"/>
          </w:tcPr>
          <w:p w:rsidR="00CA0745" w:rsidRPr="004978D1" w:rsidRDefault="00CA0745" w:rsidP="00253FD0">
            <w:pPr>
              <w:spacing w:line="276" w:lineRule="auto"/>
              <w:rPr>
                <w:b/>
                <w:bCs/>
                <w:color w:val="ED7D31"/>
                <w:sz w:val="20"/>
              </w:rPr>
            </w:pPr>
            <w:r w:rsidRPr="00253FD0">
              <w:rPr>
                <w:b/>
                <w:i/>
                <w:color w:val="F03B20"/>
                <w:sz w:val="20"/>
              </w:rPr>
              <w:t>M. gracile</w:t>
            </w:r>
            <w:r w:rsidRPr="00FE413E">
              <w:rPr>
                <w:color w:val="FF0000"/>
                <w:sz w:val="20"/>
              </w:rPr>
              <w:t xml:space="preserve"> </w:t>
            </w:r>
            <w:r w:rsidRPr="004978D1">
              <w:rPr>
                <w:color w:val="000000"/>
                <w:sz w:val="20"/>
              </w:rPr>
              <w:fldChar w:fldCharType="begin">
                <w:fldData xml:space="preserve">PEVuZE5vdGU+PENpdGU+PEF1dGhvcj5Cb2Ryb3NzeTwvQXV0aG9yPjxZZWFyPjE5OTc8L1llYXI+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=
</w:fldData>
              </w:fldChar>
            </w:r>
            <w:r w:rsidR="0029259C">
              <w:rPr>
                <w:color w:val="000000"/>
                <w:sz w:val="20"/>
              </w:rPr>
              <w:instrText xml:space="preserve"> ADDIN EN.CITE </w:instrText>
            </w:r>
            <w:r w:rsidR="0029259C">
              <w:rPr>
                <w:color w:val="000000"/>
                <w:sz w:val="20"/>
              </w:rPr>
              <w:fldChar w:fldCharType="begin">
                <w:fldData xml:space="preserve">PEVuZE5vdGU+PENpdGU+PEF1dGhvcj5Cb2Ryb3NzeTwvQXV0aG9yPjxZZWFyPjE5OTc8L1llYXI+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=
</w:fldData>
              </w:fldChar>
            </w:r>
            <w:r w:rsidR="0029259C">
              <w:rPr>
                <w:color w:val="000000"/>
                <w:sz w:val="20"/>
              </w:rPr>
              <w:instrText xml:space="preserve"> ADDIN EN.CITE.DATA </w:instrText>
            </w:r>
            <w:r w:rsidR="0029259C">
              <w:rPr>
                <w:color w:val="000000"/>
                <w:sz w:val="20"/>
              </w:rPr>
            </w:r>
            <w:r w:rsidR="0029259C">
              <w:rPr>
                <w:color w:val="000000"/>
                <w:sz w:val="20"/>
              </w:rPr>
              <w:fldChar w:fldCharType="end"/>
            </w:r>
            <w:r w:rsidRPr="004978D1">
              <w:rPr>
                <w:color w:val="000000"/>
                <w:sz w:val="20"/>
              </w:rPr>
              <w:fldChar w:fldCharType="separate"/>
            </w:r>
            <w:r w:rsidR="0029259C">
              <w:rPr>
                <w:noProof/>
                <w:color w:val="000000"/>
                <w:sz w:val="20"/>
              </w:rPr>
              <w:t>[12, 34]</w:t>
            </w:r>
            <w:r w:rsidRPr="004978D1">
              <w:rPr>
                <w:color w:val="000000"/>
                <w:sz w:val="20"/>
              </w:rPr>
              <w:fldChar w:fldCharType="end"/>
            </w:r>
            <w:r>
              <w:rPr>
                <w:color w:val="000000"/>
                <w:sz w:val="20"/>
              </w:rPr>
              <w:t>, soil, freshwater,</w:t>
            </w:r>
            <w:r w:rsidRPr="004978D1">
              <w:rPr>
                <w:color w:val="000000"/>
                <w:sz w:val="20"/>
              </w:rPr>
              <w:t xml:space="preserve"> 20-47</w:t>
            </w:r>
            <w:r>
              <w:rPr>
                <w:color w:val="000000"/>
                <w:sz w:val="20"/>
              </w:rPr>
              <w:t xml:space="preserve"> °</w:t>
            </w:r>
            <w:r w:rsidRPr="004978D1">
              <w:rPr>
                <w:color w:val="000000"/>
                <w:sz w:val="20"/>
              </w:rPr>
              <w:t>C (42), pH</w:t>
            </w:r>
            <w:r>
              <w:rPr>
                <w:color w:val="000000"/>
                <w:sz w:val="20"/>
              </w:rPr>
              <w:t xml:space="preserve"> </w:t>
            </w:r>
            <w:r w:rsidRPr="004978D1">
              <w:rPr>
                <w:color w:val="000000"/>
                <w:sz w:val="20"/>
              </w:rPr>
              <w:t>~6.8, pMMO;</w:t>
            </w:r>
            <w:r w:rsidRPr="00914DD6">
              <w:rPr>
                <w:b/>
                <w:i/>
                <w:color w:val="70AD47" w:themeColor="accent6"/>
                <w:sz w:val="20"/>
              </w:rPr>
              <w:t xml:space="preserve"> </w:t>
            </w:r>
            <w:r w:rsidRPr="00253FD0">
              <w:rPr>
                <w:b/>
                <w:i/>
                <w:color w:val="FEB24C"/>
                <w:sz w:val="20"/>
              </w:rPr>
              <w:t>M. marinum</w:t>
            </w:r>
            <w:r w:rsidRPr="00253FD0">
              <w:rPr>
                <w:color w:val="FEB24C"/>
                <w:sz w:val="20"/>
              </w:rPr>
              <w:t xml:space="preserve"> </w:t>
            </w:r>
            <w:r w:rsidRPr="004978D1">
              <w:rPr>
                <w:color w:val="000000"/>
                <w:sz w:val="20"/>
              </w:rPr>
              <w:fldChar w:fldCharType="begin"/>
            </w:r>
            <w:r w:rsidR="0029259C">
              <w:rPr>
                <w:color w:val="000000"/>
                <w:sz w:val="20"/>
              </w:rPr>
              <w:instrText xml:space="preserve"> ADDIN EN.CITE &lt;EndNote&gt;&lt;Cite&gt;&lt;Author&gt;Takeuchi&lt;/Author&gt;&lt;Year&gt;2014&lt;/Year&gt;&lt;RecNum&gt;653&lt;/RecNum&gt;&lt;DisplayText&gt;[35]&lt;/DisplayText&gt;&lt;record&gt;&lt;rec-number&gt;653&lt;/rec-number&gt;&lt;foreign-keys&gt;&lt;key app="EN" db-id="sz5spw02vsprswerr5tpvvfj2dzxzpv29p2t" timestamp="1405572000"&gt;653&lt;/key&gt;&lt;/foreign-keys&gt;&lt;ref-type name="Journal Article"&gt;17&lt;/ref-type&gt;&lt;contributors&gt;&lt;authors&gt;&lt;author&gt;Takeuchi, M.&lt;/author&gt;&lt;author&gt;Kamagata, Y.&lt;/author&gt;&lt;author&gt;Oshima, K.&lt;/author&gt;&lt;author&gt;Hanada, S.&lt;/author&gt;&lt;author&gt;Tamaki, H.&lt;/author&gt;&lt;author&gt;Marumo, K.&lt;/author&gt;&lt;author&gt;Maeda, H.&lt;/author&gt;&lt;author&gt;Nedachi, M.&lt;/author&gt;&lt;author&gt;Hattori, M.&lt;/author&gt;&lt;author&gt;Iwasaki, W.&lt;/author&gt;&lt;author&gt;Sakata, S.&lt;/author&gt;&lt;/authors&gt;&lt;/contributors&gt;&lt;titles&gt;&lt;title&gt;&lt;style face="italic" font="default" size="100%"&gt;Methylocaldum marinum&lt;/style&gt;&lt;style face="normal" font="default" size="100%"&gt; sp. nov., a novel thermotolerant methane oxidizing bacterium isolated from marine sediments&lt;/style&gt;&lt;/title&gt;&lt;secondary-title&gt;International Journal of Systematic and Evolutionary Microbiology&lt;/secondary-title&gt;&lt;alt-title&gt;Int J Syst Evol Micr&lt;/alt-title&gt;&lt;/titles&gt;&lt;periodical&gt;&lt;full-title&gt;International Journal of Systematic and Evolutionary Microbiology&lt;/full-title&gt;&lt;/periodical&gt;&lt;pages&gt;3240-3246&lt;/pages&gt;&lt;volume&gt;64&lt;/volume&gt;&lt;dates&gt;&lt;year&gt;2014&lt;/year&gt;&lt;pub-dates&gt;&lt;date&gt;June 30, 2014&lt;/date&gt;&lt;/pub-dates&gt;&lt;/dates&gt;&lt;urls&gt;&lt;related-urls&gt;&lt;url&gt;http://ijs.sgmjournals.org/content/early/2014/06/30/ijs.0.063503-0.abstract&lt;/url&gt;&lt;/related-urls&gt;&lt;/urls&gt;&lt;electronic-resource-num&gt;10.1099/ijs.0.063503-0&lt;/electronic-resource-num&gt;&lt;/record&gt;&lt;/Cite&gt;&lt;/EndNote&gt;</w:instrText>
            </w:r>
            <w:r w:rsidRPr="004978D1">
              <w:rPr>
                <w:color w:val="000000"/>
                <w:sz w:val="20"/>
              </w:rPr>
              <w:fldChar w:fldCharType="separate"/>
            </w:r>
            <w:r w:rsidR="0029259C">
              <w:rPr>
                <w:noProof/>
                <w:color w:val="000000"/>
                <w:sz w:val="20"/>
              </w:rPr>
              <w:t>[35]</w:t>
            </w:r>
            <w:r w:rsidRPr="004978D1">
              <w:rPr>
                <w:color w:val="000000"/>
                <w:sz w:val="20"/>
              </w:rPr>
              <w:fldChar w:fldCharType="end"/>
            </w:r>
            <w:r>
              <w:rPr>
                <w:color w:val="000000"/>
                <w:sz w:val="20"/>
              </w:rPr>
              <w:t>, marine,</w:t>
            </w:r>
            <w:r w:rsidRPr="004978D1">
              <w:rPr>
                <w:color w:val="000000"/>
                <w:sz w:val="20"/>
              </w:rPr>
              <w:t xml:space="preserve"> 20-47</w:t>
            </w:r>
            <w:r>
              <w:rPr>
                <w:color w:val="000000"/>
                <w:sz w:val="20"/>
              </w:rPr>
              <w:t xml:space="preserve"> °C (36), pH6-8 (7), pMMO, sMMO; </w:t>
            </w:r>
            <w:r w:rsidRPr="004978D1">
              <w:rPr>
                <w:color w:val="000000"/>
                <w:sz w:val="20"/>
              </w:rPr>
              <w:t xml:space="preserve"> </w:t>
            </w:r>
            <w:r w:rsidRPr="00253FD0">
              <w:rPr>
                <w:b/>
                <w:i/>
                <w:color w:val="F03B20"/>
                <w:sz w:val="20"/>
              </w:rPr>
              <w:t xml:space="preserve">M. </w:t>
            </w:r>
            <w:r w:rsidRPr="00253FD0">
              <w:rPr>
                <w:rStyle w:val="genusspecies"/>
                <w:b/>
                <w:i/>
                <w:color w:val="F03B20"/>
                <w:sz w:val="20"/>
              </w:rPr>
              <w:t>szegediense</w:t>
            </w:r>
            <w:r w:rsidRPr="004978D1">
              <w:rPr>
                <w:rStyle w:val="genusspecies"/>
                <w:color w:val="000000"/>
                <w:sz w:val="20"/>
              </w:rPr>
              <w:t xml:space="preserve"> </w:t>
            </w:r>
            <w:r w:rsidRPr="004978D1">
              <w:rPr>
                <w:rStyle w:val="genusspecies"/>
                <w:color w:val="000000"/>
                <w:sz w:val="20"/>
              </w:rPr>
              <w:fldChar w:fldCharType="begin">
                <w:fldData xml:space="preserve">PEVuZE5vdGU+PENpdGU+PEF1dGhvcj5Cb2Ryb3NzeTwvQXV0aG9yPjxZZWFyPjE5OTc8L1llYXI+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=
</w:fldData>
              </w:fldChar>
            </w:r>
            <w:r w:rsidR="0029259C">
              <w:rPr>
                <w:rStyle w:val="genusspecies"/>
                <w:color w:val="000000"/>
                <w:sz w:val="20"/>
              </w:rPr>
              <w:instrText xml:space="preserve"> ADDIN EN.CITE </w:instrText>
            </w:r>
            <w:r w:rsidR="0029259C">
              <w:rPr>
                <w:rStyle w:val="genusspecies"/>
                <w:color w:val="000000"/>
                <w:sz w:val="20"/>
              </w:rPr>
              <w:fldChar w:fldCharType="begin">
                <w:fldData xml:space="preserve">PEVuZE5vdGU+PENpdGU+PEF1dGhvcj5Cb2Ryb3NzeTwvQXV0aG9yPjxZZWFyPjE5OTc8L1llYXI+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=
</w:fldData>
              </w:fldChar>
            </w:r>
            <w:r w:rsidR="0029259C">
              <w:rPr>
                <w:rStyle w:val="genusspecies"/>
                <w:color w:val="000000"/>
                <w:sz w:val="20"/>
              </w:rPr>
              <w:instrText xml:space="preserve"> ADDIN EN.CITE.DATA </w:instrText>
            </w:r>
            <w:r w:rsidR="0029259C">
              <w:rPr>
                <w:rStyle w:val="genusspecies"/>
                <w:color w:val="000000"/>
                <w:sz w:val="20"/>
              </w:rPr>
            </w:r>
            <w:r w:rsidR="0029259C">
              <w:rPr>
                <w:rStyle w:val="genusspecies"/>
                <w:color w:val="000000"/>
                <w:sz w:val="20"/>
              </w:rPr>
              <w:fldChar w:fldCharType="end"/>
            </w:r>
            <w:r w:rsidRPr="004978D1">
              <w:rPr>
                <w:rStyle w:val="genusspecies"/>
                <w:color w:val="000000"/>
                <w:sz w:val="20"/>
              </w:rPr>
              <w:fldChar w:fldCharType="separate"/>
            </w:r>
            <w:r w:rsidR="0029259C">
              <w:rPr>
                <w:rStyle w:val="genusspecies"/>
                <w:noProof/>
                <w:color w:val="000000"/>
                <w:sz w:val="20"/>
              </w:rPr>
              <w:t>[34]</w:t>
            </w:r>
            <w:r w:rsidRPr="004978D1">
              <w:rPr>
                <w:rStyle w:val="genusspecies"/>
                <w:color w:val="000000"/>
                <w:sz w:val="20"/>
              </w:rPr>
              <w:fldChar w:fldCharType="end"/>
            </w:r>
            <w:r>
              <w:rPr>
                <w:rStyle w:val="genusspecies"/>
                <w:color w:val="000000"/>
                <w:sz w:val="20"/>
              </w:rPr>
              <w:t>, hot spring,</w:t>
            </w:r>
            <w:r w:rsidRPr="004978D1">
              <w:rPr>
                <w:rStyle w:val="genusspecies"/>
                <w:color w:val="000000"/>
                <w:sz w:val="20"/>
              </w:rPr>
              <w:t xml:space="preserve"> 37-62</w:t>
            </w:r>
            <w:r>
              <w:rPr>
                <w:rStyle w:val="genusspecies"/>
                <w:color w:val="000000"/>
                <w:sz w:val="20"/>
              </w:rPr>
              <w:t xml:space="preserve"> °</w:t>
            </w:r>
            <w:r w:rsidRPr="004978D1">
              <w:rPr>
                <w:rStyle w:val="genusspecies"/>
                <w:color w:val="000000"/>
                <w:sz w:val="20"/>
              </w:rPr>
              <w:t>C (55), pH ~6.8, pMMO</w:t>
            </w:r>
            <w:r>
              <w:rPr>
                <w:rStyle w:val="genusspecies"/>
                <w:color w:val="000000"/>
                <w:sz w:val="20"/>
              </w:rPr>
              <w:t>;</w:t>
            </w:r>
            <w:r w:rsidRPr="004978D1">
              <w:rPr>
                <w:rStyle w:val="genusspecies"/>
                <w:color w:val="000000"/>
                <w:sz w:val="20"/>
              </w:rPr>
              <w:t xml:space="preserve"> </w:t>
            </w:r>
            <w:r w:rsidRPr="00253FD0">
              <w:rPr>
                <w:rStyle w:val="genusspecies"/>
                <w:b/>
                <w:i/>
                <w:color w:val="F03B20"/>
                <w:sz w:val="20"/>
              </w:rPr>
              <w:t>M. tepidum</w:t>
            </w:r>
            <w:r w:rsidRPr="004978D1">
              <w:rPr>
                <w:rStyle w:val="genusspecies"/>
                <w:color w:val="000000"/>
                <w:sz w:val="20"/>
              </w:rPr>
              <w:t xml:space="preserve"> </w:t>
            </w:r>
            <w:r w:rsidRPr="004978D1">
              <w:rPr>
                <w:rStyle w:val="genusspecies"/>
                <w:color w:val="000000"/>
                <w:sz w:val="20"/>
              </w:rPr>
              <w:fldChar w:fldCharType="begin">
                <w:fldData xml:space="preserve">PEVuZE5vdGU+PENpdGU+PEF1dGhvcj5Cb2Ryb3NzeTwvQXV0aG9yPjxZZWFyPjE5OTc8L1llYXI+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=
</w:fldData>
              </w:fldChar>
            </w:r>
            <w:r w:rsidR="0029259C">
              <w:rPr>
                <w:rStyle w:val="genusspecies"/>
                <w:color w:val="000000"/>
                <w:sz w:val="20"/>
              </w:rPr>
              <w:instrText xml:space="preserve"> ADDIN EN.CITE </w:instrText>
            </w:r>
            <w:r w:rsidR="0029259C">
              <w:rPr>
                <w:rStyle w:val="genusspecies"/>
                <w:color w:val="000000"/>
                <w:sz w:val="20"/>
              </w:rPr>
              <w:fldChar w:fldCharType="begin">
                <w:fldData xml:space="preserve">PEVuZE5vdGU+PENpdGU+PEF1dGhvcj5Cb2Ryb3NzeTwvQXV0aG9yPjxZZWFyPjE5OTc8L1llYXI+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=
</w:fldData>
              </w:fldChar>
            </w:r>
            <w:r w:rsidR="0029259C">
              <w:rPr>
                <w:rStyle w:val="genusspecies"/>
                <w:color w:val="000000"/>
                <w:sz w:val="20"/>
              </w:rPr>
              <w:instrText xml:space="preserve"> ADDIN EN.CITE.DATA </w:instrText>
            </w:r>
            <w:r w:rsidR="0029259C">
              <w:rPr>
                <w:rStyle w:val="genusspecies"/>
                <w:color w:val="000000"/>
                <w:sz w:val="20"/>
              </w:rPr>
            </w:r>
            <w:r w:rsidR="0029259C">
              <w:rPr>
                <w:rStyle w:val="genusspecies"/>
                <w:color w:val="000000"/>
                <w:sz w:val="20"/>
              </w:rPr>
              <w:fldChar w:fldCharType="end"/>
            </w:r>
            <w:r w:rsidRPr="004978D1">
              <w:rPr>
                <w:rStyle w:val="genusspecies"/>
                <w:color w:val="000000"/>
                <w:sz w:val="20"/>
              </w:rPr>
              <w:fldChar w:fldCharType="separate"/>
            </w:r>
            <w:r w:rsidR="0029259C">
              <w:rPr>
                <w:rStyle w:val="genusspecies"/>
                <w:noProof/>
                <w:color w:val="000000"/>
                <w:sz w:val="20"/>
              </w:rPr>
              <w:t>[34]</w:t>
            </w:r>
            <w:r w:rsidRPr="004978D1">
              <w:rPr>
                <w:rStyle w:val="genusspecies"/>
                <w:color w:val="000000"/>
                <w:sz w:val="20"/>
              </w:rPr>
              <w:fldChar w:fldCharType="end"/>
            </w:r>
            <w:r>
              <w:rPr>
                <w:rStyle w:val="genusspecies"/>
                <w:color w:val="000000"/>
                <w:sz w:val="20"/>
              </w:rPr>
              <w:t>, soil,</w:t>
            </w:r>
            <w:r w:rsidRPr="004978D1">
              <w:rPr>
                <w:rStyle w:val="genusspecies"/>
                <w:color w:val="000000"/>
                <w:sz w:val="20"/>
              </w:rPr>
              <w:t xml:space="preserve"> 30-47</w:t>
            </w:r>
            <w:r>
              <w:rPr>
                <w:rStyle w:val="genusspecies"/>
                <w:color w:val="000000"/>
                <w:sz w:val="20"/>
              </w:rPr>
              <w:t xml:space="preserve"> °C (42), pH~6.8, pMMO.</w:t>
            </w:r>
          </w:p>
        </w:tc>
      </w:tr>
      <w:tr w:rsidR="00CA0745" w:rsidTr="005E6005">
        <w:trPr>
          <w:cantSplit/>
          <w:trHeight w:val="168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>
              <w:rPr>
                <w:i/>
                <w:color w:val="000000"/>
                <w:sz w:val="20"/>
              </w:rPr>
              <w:t xml:space="preserve">Methyloterricola </w:t>
            </w:r>
          </w:p>
        </w:tc>
        <w:tc>
          <w:tcPr>
            <w:tcW w:w="10893" w:type="dxa"/>
          </w:tcPr>
          <w:p w:rsidR="00CA0745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253FD0">
              <w:rPr>
                <w:b/>
                <w:i/>
                <w:color w:val="FEB24C"/>
                <w:sz w:val="20"/>
              </w:rPr>
              <w:t>M. oryzae</w:t>
            </w:r>
            <w:r w:rsidRPr="00253FD0">
              <w:rPr>
                <w:color w:val="FEB24C"/>
                <w:sz w:val="20"/>
              </w:rPr>
              <w:t xml:space="preserve"> </w:t>
            </w:r>
            <w:r>
              <w:rPr>
                <w:color w:val="000000"/>
                <w:sz w:val="20"/>
              </w:rPr>
              <w:fldChar w:fldCharType="begin"/>
            </w:r>
            <w:r w:rsidR="0029259C">
              <w:rPr>
                <w:color w:val="000000"/>
                <w:sz w:val="20"/>
              </w:rPr>
              <w:instrText xml:space="preserve"> ADDIN EN.CITE &lt;EndNote&gt;&lt;Cite&gt;&lt;Author&gt;Frindte&lt;/Author&gt;&lt;Year&gt;2017&lt;/Year&gt;&lt;RecNum&gt;1539&lt;/RecNum&gt;&lt;DisplayText&gt;[32]&lt;/DisplayText&gt;&lt;record&gt;&lt;rec-number&gt;1539&lt;/rec-number&gt;&lt;foreign-keys&gt;&lt;key app="EN" db-id="sz5spw02vsprswerr5tpvvfj2dzxzpv29p2t" timestamp="1508109204"&gt;1539&lt;/key&gt;&lt;/foreign-keys&gt;&lt;ref-type name="Journal Article"&gt;17&lt;/ref-type&gt;&lt;contributors&gt;&lt;authors&gt;&lt;author&gt;Frindte, K.&lt;/author&gt;&lt;author&gt;Maarastawi, S. A.&lt;/author&gt;&lt;author&gt;Lipski, A.&lt;/author&gt;&lt;author&gt;Hamacher, J.&lt;/author&gt;&lt;author&gt;Knief, C&lt;/author&gt;&lt;/authors&gt;&lt;/contributors&gt;&lt;titles&gt;&lt;title&gt;&lt;style face="normal" font="default" size="100%"&gt;Characterization of the first rice paddy cluster I isolate, &lt;/style&gt;&lt;style face="italic" font="default" size="100%"&gt;Methyloterricola oryzae&lt;/style&gt;&lt;style face="normal" font="default" size="100%"&gt; gen. nov., sp. nov. and amended description of &lt;/style&gt;&lt;style face="italic" font="default" size="100%"&gt;Methylomagnum ishizawai&lt;/style&gt;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keywords&gt;&lt;keyword&gt;Methylomagnum&lt;/keyword&gt;&lt;keyword&gt;Methyloterricola&lt;/keyword&gt;&lt;keyword&gt;rice&lt;/keyword&gt;&lt;keyword&gt;methane&lt;/keyword&gt;&lt;keyword&gt;methanotroph&lt;/keyword&gt;&lt;/keywords&gt;&lt;dates&gt;&lt;year&gt;2017&lt;/year&gt;&lt;/dates&gt;&lt;urls&gt;&lt;related-urls&gt;&lt;url&gt;http://ijs.microbiologyresearch.org/content/journal/ijsem/10.1099/ijsem.0.002319.v1&lt;/url&gt;&lt;/related-urls&gt;&lt;/urls&gt;&lt;electronic-resource-num&gt;doi:10.1099/ijsem.0.002319&lt;/electronic-resource-num&gt;&lt;/record&gt;&lt;/Cite&gt;&lt;/EndNote&gt;</w:instrText>
            </w:r>
            <w:r>
              <w:rPr>
                <w:color w:val="000000"/>
                <w:sz w:val="20"/>
              </w:rPr>
              <w:fldChar w:fldCharType="separate"/>
            </w:r>
            <w:r w:rsidR="0029259C">
              <w:rPr>
                <w:noProof/>
                <w:color w:val="000000"/>
                <w:sz w:val="20"/>
              </w:rPr>
              <w:t>[32]</w:t>
            </w:r>
            <w:r>
              <w:rPr>
                <w:color w:val="000000"/>
                <w:sz w:val="20"/>
              </w:rPr>
              <w:fldChar w:fldCharType="end"/>
            </w:r>
            <w:r>
              <w:rPr>
                <w:color w:val="000000"/>
                <w:sz w:val="20"/>
              </w:rPr>
              <w:t>, paddy field, 15-45</w:t>
            </w:r>
            <w:r>
              <w:rPr>
                <w:sz w:val="20"/>
              </w:rPr>
              <w:t xml:space="preserve"> °</w:t>
            </w:r>
            <w:r w:rsidRPr="004978D1">
              <w:rPr>
                <w:sz w:val="20"/>
              </w:rPr>
              <w:t>C</w:t>
            </w:r>
            <w:r>
              <w:rPr>
                <w:color w:val="000000"/>
                <w:sz w:val="20"/>
              </w:rPr>
              <w:t xml:space="preserve"> (27-37), pH 4.6-7.5 (7.0-7.5), pMMO.</w:t>
            </w:r>
          </w:p>
        </w:tc>
      </w:tr>
      <w:tr w:rsidR="00CA0745" w:rsidTr="005E6005">
        <w:trPr>
          <w:cantSplit/>
          <w:trHeight w:val="249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4E2DEC">
              <w:rPr>
                <w:i/>
                <w:sz w:val="20"/>
              </w:rPr>
              <w:t>Methylospira</w:t>
            </w:r>
          </w:p>
        </w:tc>
        <w:tc>
          <w:tcPr>
            <w:tcW w:w="10893" w:type="dxa"/>
          </w:tcPr>
          <w:p w:rsidR="00CA0745" w:rsidRPr="00FC5837" w:rsidRDefault="00CA0745" w:rsidP="00253FD0">
            <w:pPr>
              <w:spacing w:line="276" w:lineRule="auto"/>
              <w:rPr>
                <w:sz w:val="20"/>
              </w:rPr>
            </w:pPr>
            <w:r>
              <w:rPr>
                <w:i/>
                <w:sz w:val="20"/>
              </w:rPr>
              <w:t>M. mobilis</w:t>
            </w:r>
            <w:r>
              <w:rPr>
                <w:sz w:val="20"/>
              </w:rPr>
              <w:t xml:space="preserve"> </w:t>
            </w:r>
            <w:r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Danilova&lt;/Author&gt;&lt;Year&gt;2016&lt;/Year&gt;&lt;RecNum&gt;1250&lt;/RecNum&gt;&lt;DisplayText&gt;[36]&lt;/DisplayText&gt;&lt;record&gt;&lt;rec-number&gt;1250&lt;/rec-number&gt;&lt;foreign-keys&gt;&lt;key app="EN" db-id="sz5spw02vsprswerr5tpvvfj2dzxzpv29p2t" timestamp="1477613517"&gt;1250&lt;/key&gt;&lt;/foreign-keys&gt;&lt;ref-type name="Journal Article"&gt;17&lt;/ref-type&gt;&lt;contributors&gt;&lt;authors&gt;&lt;author&gt;Danilova, O. V.&lt;/author&gt;&lt;author&gt;Suzina, N. E.&lt;/author&gt;&lt;author&gt;Van De Kamp, J.&lt;/author&gt;&lt;author&gt;Svenning, M. M.&lt;/author&gt;&lt;author&gt;Bodrossy, L.&lt;/author&gt;&lt;author&gt;Dedysh, S. N.&lt;/author&gt;&lt;/authors&gt;&lt;/contributors&gt;&lt;titles&gt;&lt;title&gt;A new cell morphotype among methane oxidizers: a spiral-shaped obligately microaerophilic methanotroph from northern low-oxygen environments&lt;/title&gt;&lt;secondary-title&gt;ISME J&lt;/secondary-title&gt;&lt;/titles&gt;&lt;periodical&gt;&lt;full-title&gt;ISME J&lt;/full-title&gt;&lt;/periodical&gt;&lt;pages&gt;2734-2743&lt;/pages&gt;&lt;volume&gt;10&lt;/volume&gt;&lt;number&gt;11&lt;/number&gt;&lt;dates&gt;&lt;year&gt;2016&lt;/year&gt;&lt;pub-dates&gt;&lt;date&gt;11//print&lt;/date&gt;&lt;/pub-dates&gt;&lt;/dates&gt;&lt;publisher&gt;International Society for Microbial Ecology&lt;/publisher&gt;&lt;isbn&gt;1751-7362&lt;/isbn&gt;&lt;work-type&gt;Original Article&lt;/work-type&gt;&lt;urls&gt;&lt;related-urls&gt;&lt;url&gt;http://dx.doi.org/10.1038/ismej.2016.48&lt;/url&gt;&lt;/related-urls&gt;&lt;/urls&gt;&lt;electronic-resource-num&gt;10.1038/ismej.2016.48&lt;/electronic-resource-num&gt;&lt;/record&gt;&lt;/Cite&gt;&lt;/EndNote&gt;</w:instrText>
            </w:r>
            <w:r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36]</w:t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  <w:t>, freshwater, 8-? °C (14-25), pH 4.2-? (6.0-6.5), pMMO.</w:t>
            </w:r>
          </w:p>
        </w:tc>
      </w:tr>
      <w:tr w:rsidR="00CA0745" w:rsidTr="005E6005">
        <w:trPr>
          <w:cantSplit/>
          <w:trHeight w:val="148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Methylo-thermaceae</w:t>
            </w: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4E2DEC">
              <w:rPr>
                <w:i/>
                <w:color w:val="000000"/>
                <w:sz w:val="20"/>
              </w:rPr>
              <w:t>Methylohalobius</w:t>
            </w:r>
          </w:p>
        </w:tc>
        <w:tc>
          <w:tcPr>
            <w:tcW w:w="10893" w:type="dxa"/>
          </w:tcPr>
          <w:p w:rsidR="00CA0745" w:rsidRPr="004978D1" w:rsidRDefault="00CA0745" w:rsidP="00253FD0">
            <w:pPr>
              <w:autoSpaceDE w:val="0"/>
              <w:autoSpaceDN w:val="0"/>
              <w:adjustRightInd w:val="0"/>
              <w:spacing w:line="276" w:lineRule="auto"/>
              <w:rPr>
                <w:sz w:val="20"/>
              </w:rPr>
            </w:pPr>
            <w:r w:rsidRPr="00253FD0">
              <w:rPr>
                <w:b/>
                <w:i/>
                <w:color w:val="FEB24C"/>
                <w:sz w:val="20"/>
              </w:rPr>
              <w:t>M. crimeensis</w:t>
            </w:r>
            <w:r w:rsidRPr="00253FD0">
              <w:rPr>
                <w:b/>
                <w:color w:val="FEB24C"/>
                <w:sz w:val="20"/>
              </w:rPr>
              <w:t xml:space="preserve"> </w:t>
            </w:r>
            <w:r w:rsidRPr="004978D1">
              <w:rPr>
                <w:sz w:val="20"/>
              </w:rPr>
              <w:fldChar w:fldCharType="begin">
                <w:fldData xml:space="preserve">PEVuZE5vdGU+PENpdGU+PEF1dGhvcj5IZXllcjwvQXV0aG9yPjxZZWFyPjIwMDU8L1llYXI+PFJl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==
</w:fldData>
              </w:fldChar>
            </w:r>
            <w:r w:rsidR="0029259C">
              <w:rPr>
                <w:sz w:val="20"/>
              </w:rPr>
              <w:instrText xml:space="preserve"> ADDIN EN.CITE </w:instrText>
            </w:r>
            <w:r w:rsidR="0029259C">
              <w:rPr>
                <w:sz w:val="20"/>
              </w:rPr>
              <w:fldChar w:fldCharType="begin">
                <w:fldData xml:space="preserve">PEVuZE5vdGU+PENpdGU+PEF1dGhvcj5IZXllcjwvQXV0aG9yPjxZZWFyPjIwMDU8L1llYXI+PFJl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==
</w:fldData>
              </w:fldChar>
            </w:r>
            <w:r w:rsidR="0029259C">
              <w:rPr>
                <w:sz w:val="20"/>
              </w:rPr>
              <w:instrText xml:space="preserve"> ADDIN EN.CITE.DATA </w:instrText>
            </w:r>
            <w:r w:rsidR="0029259C">
              <w:rPr>
                <w:sz w:val="20"/>
              </w:rPr>
            </w:r>
            <w:r w:rsidR="0029259C">
              <w:rPr>
                <w:sz w:val="20"/>
              </w:rPr>
              <w:fldChar w:fldCharType="end"/>
            </w:r>
            <w:r w:rsidRPr="004978D1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37]</w:t>
            </w:r>
            <w:r w:rsidRPr="004978D1">
              <w:rPr>
                <w:sz w:val="20"/>
              </w:rPr>
              <w:fldChar w:fldCharType="end"/>
            </w:r>
            <w:r>
              <w:rPr>
                <w:sz w:val="20"/>
              </w:rPr>
              <w:t>, marine,</w:t>
            </w:r>
            <w:r w:rsidRPr="004978D1">
              <w:rPr>
                <w:sz w:val="20"/>
              </w:rPr>
              <w:t xml:space="preserve"> 15-42 </w:t>
            </w:r>
            <w:r>
              <w:rPr>
                <w:sz w:val="20"/>
              </w:rPr>
              <w:t>°C (30), pH 6.5-7.5</w:t>
            </w:r>
            <w:r w:rsidRPr="004978D1">
              <w:rPr>
                <w:sz w:val="20"/>
              </w:rPr>
              <w:t>,</w:t>
            </w:r>
            <w:r>
              <w:rPr>
                <w:sz w:val="20"/>
              </w:rPr>
              <w:t xml:space="preserve"> pMMO.</w:t>
            </w:r>
          </w:p>
        </w:tc>
      </w:tr>
      <w:tr w:rsidR="00CA0745" w:rsidTr="005E6005">
        <w:trPr>
          <w:cantSplit/>
          <w:trHeight w:val="243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4E2DEC">
              <w:rPr>
                <w:i/>
                <w:color w:val="000000"/>
                <w:sz w:val="20"/>
              </w:rPr>
              <w:t>Methylomarinovum</w:t>
            </w:r>
          </w:p>
        </w:tc>
        <w:tc>
          <w:tcPr>
            <w:tcW w:w="10893" w:type="dxa"/>
          </w:tcPr>
          <w:p w:rsidR="00CA0745" w:rsidRPr="004978D1" w:rsidRDefault="00CA0745" w:rsidP="00253FD0">
            <w:pPr>
              <w:spacing w:line="276" w:lineRule="auto"/>
              <w:rPr>
                <w:b/>
                <w:bCs/>
                <w:color w:val="FF0000"/>
                <w:sz w:val="20"/>
              </w:rPr>
            </w:pPr>
            <w:r w:rsidRPr="00253FD0">
              <w:rPr>
                <w:b/>
                <w:i/>
                <w:color w:val="F03B20"/>
                <w:sz w:val="20"/>
              </w:rPr>
              <w:t>M. caldicuralii</w:t>
            </w:r>
            <w:r w:rsidRPr="00253FD0">
              <w:rPr>
                <w:b/>
                <w:color w:val="F03B20"/>
                <w:sz w:val="20"/>
              </w:rPr>
              <w:t xml:space="preserve"> </w:t>
            </w:r>
            <w:r w:rsidRPr="004978D1">
              <w:rPr>
                <w:color w:val="000000"/>
                <w:sz w:val="20"/>
              </w:rPr>
              <w:fldChar w:fldCharType="begin"/>
            </w:r>
            <w:r w:rsidR="0029259C">
              <w:rPr>
                <w:color w:val="000000"/>
                <w:sz w:val="20"/>
              </w:rPr>
              <w:instrText xml:space="preserve"> ADDIN EN.CITE &lt;EndNote&gt;&lt;Cite&gt;&lt;Author&gt;Hirayama&lt;/Author&gt;&lt;Year&gt;2014&lt;/Year&gt;&lt;RecNum&gt;639&lt;/RecNum&gt;&lt;DisplayText&gt;[38]&lt;/DisplayText&gt;&lt;record&gt;&lt;rec-number&gt;639&lt;/rec-number&gt;&lt;foreign-keys&gt;&lt;key app="EN" db-id="sz5spw02vsprswerr5tpvvfj2dzxzpv29p2t" timestamp="1404176675"&gt;639&lt;/key&gt;&lt;/foreign-keys&gt;&lt;ref-type name="Journal Article"&gt;17&lt;/ref-type&gt;&lt;contributors&gt;&lt;authors&gt;&lt;author&gt;Hirayama, H.&lt;/author&gt;&lt;author&gt;Abe, M.&lt;/author&gt;&lt;author&gt;Miyazaki, M.&lt;/author&gt;&lt;author&gt;Nunoura, T.&lt;/author&gt;&lt;author&gt;Furushima, Y.&lt;/author&gt;&lt;author&gt;Yamamoto, H.&lt;/author&gt;&lt;author&gt;Takai, K.&lt;/author&gt;&lt;/authors&gt;&lt;/contributors&gt;&lt;titles&gt;&lt;title&gt;&lt;style face="italic" font="default" size="100%"&gt;Methylomarinovum caldicuralii &lt;/style&gt;&lt;style face="normal" font="default" size="100%"&gt;gen. nov., sp. nov., a moderately thermophilic methanotroph isolated from a shallow submarine hydrothermal system, and proposal of the family &lt;/style&gt;&lt;style face="italic" font="default" size="100%"&gt;Methylothermaceae&lt;/style&gt;&lt;style face="normal" font="default" size="100%"&gt; fam. nov&lt;/style&gt;&lt;/title&gt;&lt;secondary-title&gt;International Journal of Systematic and Evolutionary Microbiology&lt;/secondary-title&gt;&lt;alt-title&gt;Int J Syst Evol Micr&lt;/alt-title&gt;&lt;/titles&gt;&lt;periodical&gt;&lt;full-title&gt;International Journal of Systematic and Evolutionary Microbiology&lt;/full-title&gt;&lt;/periodical&gt;&lt;pages&gt;989-999&lt;/pages&gt;&lt;volume&gt;64&lt;/volume&gt;&lt;dates&gt;&lt;year&gt;2014&lt;/year&gt;&lt;/dates&gt;&lt;urls&gt;&lt;related-urls&gt;&lt;url&gt;http://www.ncbi.nlm.nih.gov/pubmed/24425820&lt;/url&gt;&lt;/related-urls&gt;&lt;/urls&gt;&lt;electronic-resource-num&gt;10.1099/ijs.0.058172-0&lt;/electronic-resource-num&gt;&lt;/record&gt;&lt;/Cite&gt;&lt;/EndNote&gt;</w:instrText>
            </w:r>
            <w:r w:rsidRPr="004978D1">
              <w:rPr>
                <w:color w:val="000000"/>
                <w:sz w:val="20"/>
              </w:rPr>
              <w:fldChar w:fldCharType="separate"/>
            </w:r>
            <w:r w:rsidR="0029259C">
              <w:rPr>
                <w:noProof/>
                <w:color w:val="000000"/>
                <w:sz w:val="20"/>
              </w:rPr>
              <w:t>[38]</w:t>
            </w:r>
            <w:r w:rsidRPr="004978D1">
              <w:rPr>
                <w:color w:val="000000"/>
                <w:sz w:val="20"/>
              </w:rPr>
              <w:fldChar w:fldCharType="end"/>
            </w:r>
            <w:r>
              <w:rPr>
                <w:color w:val="000000"/>
                <w:sz w:val="20"/>
              </w:rPr>
              <w:t>, marine,</w:t>
            </w:r>
            <w:r w:rsidRPr="004978D1">
              <w:rPr>
                <w:color w:val="000000"/>
                <w:sz w:val="20"/>
              </w:rPr>
              <w:t xml:space="preserve"> 30-55</w:t>
            </w:r>
            <w:r>
              <w:rPr>
                <w:color w:val="000000"/>
                <w:sz w:val="20"/>
              </w:rPr>
              <w:t>°</w:t>
            </w:r>
            <w:r w:rsidRPr="004978D1">
              <w:rPr>
                <w:color w:val="000000"/>
                <w:sz w:val="20"/>
              </w:rPr>
              <w:t>C (45-50), pH</w:t>
            </w:r>
            <w:r>
              <w:rPr>
                <w:color w:val="000000"/>
                <w:sz w:val="20"/>
              </w:rPr>
              <w:t xml:space="preserve"> </w:t>
            </w:r>
            <w:r w:rsidRPr="004978D1">
              <w:rPr>
                <w:color w:val="000000"/>
                <w:sz w:val="20"/>
              </w:rPr>
              <w:t>5.3-6.9</w:t>
            </w:r>
            <w:r>
              <w:rPr>
                <w:color w:val="000000"/>
                <w:sz w:val="20"/>
              </w:rPr>
              <w:t xml:space="preserve"> (6.0-6.4), pMMO.</w:t>
            </w:r>
          </w:p>
        </w:tc>
      </w:tr>
      <w:tr w:rsidR="00CA0745" w:rsidTr="005E6005">
        <w:trPr>
          <w:cantSplit/>
          <w:trHeight w:val="681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4E2DEC">
              <w:rPr>
                <w:i/>
                <w:color w:val="000000"/>
                <w:sz w:val="20"/>
              </w:rPr>
              <w:t>Methylothermus</w:t>
            </w:r>
          </w:p>
        </w:tc>
        <w:tc>
          <w:tcPr>
            <w:tcW w:w="10893" w:type="dxa"/>
          </w:tcPr>
          <w:p w:rsidR="00CA0745" w:rsidRPr="004978D1" w:rsidRDefault="00CA0745" w:rsidP="00253FD0">
            <w:pPr>
              <w:spacing w:line="276" w:lineRule="auto"/>
              <w:rPr>
                <w:b/>
                <w:bCs/>
                <w:color w:val="FF0000"/>
                <w:sz w:val="20"/>
              </w:rPr>
            </w:pPr>
            <w:r w:rsidRPr="00253FD0">
              <w:rPr>
                <w:b/>
                <w:i/>
                <w:color w:val="F03B20"/>
                <w:sz w:val="20"/>
              </w:rPr>
              <w:t>M. subterraneus</w:t>
            </w:r>
            <w:r w:rsidRPr="00253FD0">
              <w:rPr>
                <w:color w:val="F03B20"/>
                <w:sz w:val="20"/>
              </w:rPr>
              <w:t xml:space="preserve"> </w:t>
            </w:r>
            <w:r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Hirayama&lt;/Author&gt;&lt;Year&gt;2011&lt;/Year&gt;&lt;RecNum&gt;417&lt;/RecNum&gt;&lt;DisplayText&gt;[39]&lt;/DisplayText&gt;&lt;record&gt;&lt;rec-number&gt;417&lt;/rec-number&gt;&lt;foreign-keys&gt;&lt;key app="EN" db-id="sz5spw02vsprswerr5tpvvfj2dzxzpv29p2t" timestamp="1370473013"&gt;417&lt;/key&gt;&lt;/foreign-keys&gt;&lt;ref-type name="Journal Article"&gt;17&lt;/ref-type&gt;&lt;contributors&gt;&lt;authors&gt;&lt;author&gt;Hirayama, H.&lt;/author&gt;&lt;author&gt;Suzuki, Y.&lt;/author&gt;&lt;author&gt;Abe, M.&lt;/author&gt;&lt;author&gt;Miyazaki, M.&lt;/author&gt;&lt;author&gt;Makita, H.&lt;/author&gt;&lt;author&gt;Inagaki, F.&lt;/author&gt;&lt;author&gt;Uematsu, K.&lt;/author&gt;&lt;author&gt;Takai, K.&lt;/author&gt;&lt;/authors&gt;&lt;/contributors&gt;&lt;titles&gt;&lt;title&gt;&lt;style face="italic" font="default" size="100%"&gt;Methylothermus subterraneus&lt;/style&gt;&lt;style face="normal" font="default" size="100%"&gt; sp. nov., a moderately thermophilic methanotroph isolated from a terrestrial subsurface hot aquifer&lt;/style&gt;&lt;/title&gt;&lt;secondary-title&gt;International Journal of Systematic and Evolutionary Microbiology&lt;/secondary-title&gt;&lt;alt-title&gt;Int J Syst Evol Micr&lt;/alt-title&gt;&lt;/titles&gt;&lt;periodical&gt;&lt;full-title&gt;International Journal of Systematic and Evolutionary Microbiology&lt;/full-title&gt;&lt;/periodical&gt;&lt;pages&gt;2646-2653&lt;/pages&gt;&lt;volume&gt;61&lt;/volume&gt;&lt;number&gt;11&lt;/number&gt;&lt;dates&gt;&lt;year&gt;2011&lt;/year&gt;&lt;pub-dates&gt;&lt;date&gt;November 1, 2011&lt;/date&gt;&lt;/pub-dates&gt;&lt;/dates&gt;&lt;urls&gt;&lt;related-urls&gt;&lt;url&gt;http://ijs.sgmjournals.org/content/61/11/2646.abstract&lt;/url&gt;&lt;/related-urls&gt;&lt;/urls&gt;&lt;electronic-resource-num&gt;10.1099/ijs.0.028092-0&lt;/electronic-resource-num&gt;&lt;/record&gt;&lt;/Cite&gt;&lt;/EndNote&gt;</w:instrText>
            </w:r>
            <w:r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39]</w:t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  <w:t>, hot spring,</w:t>
            </w:r>
            <w:r w:rsidRPr="004978D1">
              <w:rPr>
                <w:sz w:val="20"/>
              </w:rPr>
              <w:t xml:space="preserve"> 37–65 °C (55–60), pH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 xml:space="preserve">5.2–7.5 (5.8–6.3), pMMO; </w:t>
            </w:r>
            <w:r w:rsidRPr="00253FD0">
              <w:rPr>
                <w:b/>
                <w:i/>
                <w:color w:val="F03B20"/>
                <w:sz w:val="20"/>
              </w:rPr>
              <w:t>M. thermalis</w:t>
            </w:r>
            <w:r w:rsidRPr="00253FD0">
              <w:rPr>
                <w:b/>
                <w:color w:val="F03B20"/>
                <w:sz w:val="20"/>
              </w:rPr>
              <w:t xml:space="preserve"> </w:t>
            </w:r>
            <w:r w:rsidRPr="00914DD6"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Tsubota&lt;/Author&gt;&lt;Year&gt;2005&lt;/Year&gt;&lt;RecNum&gt;416&lt;/RecNum&gt;&lt;DisplayText&gt;[40]&lt;/DisplayText&gt;&lt;record&gt;&lt;rec-number&gt;416&lt;/rec-number&gt;&lt;foreign-keys&gt;&lt;key app="EN" db-id="sz5spw02vsprswerr5tpvvfj2dzxzpv29p2t" timestamp="1370472565"&gt;416&lt;/key&gt;&lt;/foreign-keys&gt;&lt;ref-type name="Journal Article"&gt;17&lt;/ref-type&gt;&lt;contributors&gt;&lt;authors&gt;&lt;author&gt;Tsubota, J.&lt;/author&gt;&lt;author&gt;Eshinimaev, B. T.&lt;/author&gt;&lt;author&gt;Khmelenina, V. N.&lt;/author&gt;&lt;author&gt;Trotsenko, Y. A.&lt;/author&gt;&lt;/authors&gt;&lt;/contributors&gt;&lt;titles&gt;&lt;title&gt;&lt;style face="italic" font="default" size="100%"&gt;Methylothermus thermalis &lt;/style&gt;&lt;style face="normal" font="default" size="100%"&gt;gen. nov., sp. nov., a novel moderately thermophilic obligate methanotroph from a hot spring in Japan&lt;/style&gt;&lt;/title&gt;&lt;secondary-title&gt;International Journal of Systematic and Evolutionary Microbiology&lt;/secondary-title&gt;&lt;alt-title&gt;Int J Syst Evol Microbiol&lt;/alt-title&gt;&lt;/titles&gt;&lt;periodical&gt;&lt;full-title&gt;International Journal of Systematic and Evolutionary Microbiology&lt;/full-title&gt;&lt;/periodical&gt;&lt;pages&gt;1877-1884&lt;/pages&gt;&lt;volume&gt;55&lt;/volume&gt;&lt;number&gt;5&lt;/number&gt;&lt;dates&gt;&lt;year&gt;2005&lt;/year&gt;&lt;pub-dates&gt;&lt;date&gt;September 1, 2005&lt;/date&gt;&lt;/pub-dates&gt;&lt;/dates&gt;&lt;urls&gt;&lt;related-urls&gt;&lt;url&gt;http://ijs.sgmjournals.org/content/55/5/1877.abstract&lt;/url&gt;&lt;/related-urls&gt;&lt;/urls&gt;&lt;electronic-resource-num&gt;10.1099/ijs.0.63691-0&lt;/electronic-resource-num&gt;&lt;/record&gt;&lt;/Cite&gt;&lt;/EndNote&gt;</w:instrText>
            </w:r>
            <w:r w:rsidRPr="00914DD6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40]</w:t>
            </w:r>
            <w:r w:rsidRPr="00914DD6">
              <w:rPr>
                <w:sz w:val="20"/>
              </w:rPr>
              <w:fldChar w:fldCharType="end"/>
            </w:r>
            <w:r>
              <w:rPr>
                <w:sz w:val="20"/>
              </w:rPr>
              <w:t>, hot spring,</w:t>
            </w:r>
            <w:r w:rsidRPr="00914DD6"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37-67 °C (57-59), pH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 xml:space="preserve">6.5-7.5 (6.8), pMMO; </w:t>
            </w:r>
            <w:r w:rsidRPr="004978D1">
              <w:rPr>
                <w:b/>
                <w:sz w:val="20"/>
              </w:rPr>
              <w:t>“</w:t>
            </w:r>
            <w:r w:rsidRPr="00253FD0">
              <w:rPr>
                <w:b/>
                <w:color w:val="F03B20"/>
                <w:sz w:val="20"/>
              </w:rPr>
              <w:t>HB</w:t>
            </w:r>
            <w:r w:rsidRPr="004978D1">
              <w:rPr>
                <w:b/>
                <w:sz w:val="20"/>
              </w:rPr>
              <w:t xml:space="preserve">” </w:t>
            </w:r>
            <w:r>
              <w:rPr>
                <w:sz w:val="20"/>
              </w:rPr>
              <w:t xml:space="preserve">(NES) </w:t>
            </w:r>
            <w:r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Bodrossy&lt;/Author&gt;&lt;Year&gt;1999&lt;/Year&gt;&lt;RecNum&gt;333&lt;/RecNum&gt;&lt;DisplayText&gt;[41]&lt;/DisplayText&gt;&lt;record&gt;&lt;rec-number&gt;333&lt;/rec-number&gt;&lt;foreign-keys&gt;&lt;key app="EN" db-id="sz5spw02vsprswerr5tpvvfj2dzxzpv29p2t" timestamp="1358473014"&gt;333&lt;/key&gt;&lt;/foreign-keys&gt;&lt;ref-type name="Journal Article"&gt;17&lt;/ref-type&gt;&lt;contributors&gt;&lt;authors&gt;&lt;author&gt;Bodrossy, L.&lt;/author&gt;&lt;author&gt;Kovács, K. L.&lt;/author&gt;&lt;author&gt;McDonald, I. R.&lt;/author&gt;&lt;author&gt;Murrell, J. C.&lt;/author&gt;&lt;/authors&gt;&lt;/contributors&gt;&lt;auth-address&gt;Institute of Biophysics, Biological Research Centre, Hungarian Academy of Sciences, P.O. Box 521, H-6701 Szeged, Hungary&amp;#xD;Department of Biotechnology, József Attila Univ. of Szeged, P.O. Box 521, H-6701 Szeged, Hungary&amp;#xD;Department of Biological Sciences, University of Warwick, Coventry CV4 7AL, United Kingdom&lt;/auth-address&gt;&lt;titles&gt;&lt;title&gt;&lt;style face="normal" font="default" size="100%"&gt;A novel thermophilic methane-oxidising γ&lt;/style&gt;&lt;style face="italic" font="default" size="100%"&gt;-Proteobacterium&lt;/style&gt;&lt;/title&gt;&lt;secondary-title&gt;FEMS Microbiology Letters&lt;/secondary-title&gt;&lt;alt-title&gt;FEMS Microbiol Lett&lt;/alt-title&gt;&lt;/titles&gt;&lt;periodical&gt;&lt;full-title&gt;FEMS Microbiology Letters&lt;/full-title&gt;&lt;/periodical&gt;&lt;pages&gt;335-341&lt;/pages&gt;&lt;volume&gt;170&lt;/volume&gt;&lt;number&gt;2&lt;/number&gt;&lt;keywords&gt;&lt;keyword&gt;&amp;apos;Methylothermus&amp;apos;, 16S rRNA phylogeny, Methanotroph, Particulate methane monooxygenase gene, Thermophile, methane monooxygenase, ribosome RNA, article, bacterial growth, gene, gene sequence, methanotrophic bacterium, nonhuman, nucleotide sequence, phylog&lt;/keyword&gt;&lt;/keywords&gt;&lt;dates&gt;&lt;year&gt;1999&lt;/year&gt;&lt;/dates&gt;&lt;isbn&gt;03781097 (ISSN)&lt;/isbn&gt;&lt;urls&gt;&lt;related-urls&gt;&lt;url&gt;http://www.scopus.com/inward/record.url?eid=2-s2.0-0344699342&amp;amp;partnerID=40&amp;amp;md5=befe2f83561b004ac19b53ba66501c33&lt;/url&gt;&lt;/related-urls&gt;&lt;/urls&gt;&lt;electronic-resource-num&gt;10.1016/s0378-1097(98)00552-7&lt;/electronic-resource-num&gt;&lt;/record&gt;&lt;/Cite&gt;&lt;/EndNote&gt;</w:instrText>
            </w:r>
            <w:r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41]</w:t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  <w:t>, hot spring,</w:t>
            </w:r>
            <w:r w:rsidRPr="004978D1">
              <w:rPr>
                <w:sz w:val="20"/>
              </w:rPr>
              <w:t xml:space="preserve"> 40-72 °C (55</w:t>
            </w:r>
            <w:r>
              <w:rPr>
                <w:sz w:val="20"/>
              </w:rPr>
              <w:t>-62), pH at least 7.0-8.0, pMMO.</w:t>
            </w:r>
          </w:p>
        </w:tc>
      </w:tr>
      <w:tr w:rsidR="00CA0745" w:rsidTr="005E6005">
        <w:trPr>
          <w:cantSplit/>
          <w:trHeight w:val="493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Alphaproteobacteria</w:t>
            </w:r>
          </w:p>
        </w:tc>
        <w:tc>
          <w:tcPr>
            <w:tcW w:w="540" w:type="dxa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Rhizobiales</w:t>
            </w:r>
          </w:p>
        </w:tc>
        <w:tc>
          <w:tcPr>
            <w:tcW w:w="7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  <w:r w:rsidRPr="00CA0745">
              <w:rPr>
                <w:rFonts w:cs="Times New Roman"/>
                <w:sz w:val="20"/>
              </w:rPr>
              <w:t>i.s.</w:t>
            </w: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>
              <w:rPr>
                <w:i/>
                <w:color w:val="000000"/>
                <w:sz w:val="20"/>
              </w:rPr>
              <w:t>Methyloceanibacter</w:t>
            </w:r>
          </w:p>
        </w:tc>
        <w:tc>
          <w:tcPr>
            <w:tcW w:w="10893" w:type="dxa"/>
          </w:tcPr>
          <w:p w:rsidR="00CA0745" w:rsidRPr="00914DD6" w:rsidRDefault="00CA0745" w:rsidP="00253FD0">
            <w:pPr>
              <w:spacing w:line="276" w:lineRule="auto"/>
              <w:rPr>
                <w:bCs/>
                <w:color w:val="FF0000"/>
                <w:sz w:val="20"/>
              </w:rPr>
            </w:pPr>
            <w:r w:rsidRPr="00914DD6">
              <w:rPr>
                <w:bCs/>
                <w:i/>
                <w:sz w:val="20"/>
              </w:rPr>
              <w:t>M. methanicus</w:t>
            </w:r>
            <w:r w:rsidRPr="00914DD6">
              <w:rPr>
                <w:bCs/>
                <w:sz w:val="20"/>
              </w:rPr>
              <w:t xml:space="preserve"> </w:t>
            </w:r>
            <w:r>
              <w:rPr>
                <w:bCs/>
                <w:sz w:val="20"/>
              </w:rPr>
              <w:fldChar w:fldCharType="begin">
                <w:fldData xml:space="preserve">PEVuZE5vdGU+PENpdGU+PEF1dGhvcj5WZWtlbWFuPC9BdXRob3I+PFllYXI+MjAxNjwvWWVhcj48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</w:fldData>
              </w:fldChar>
            </w:r>
            <w:r w:rsidR="0029259C">
              <w:rPr>
                <w:bCs/>
                <w:sz w:val="20"/>
              </w:rPr>
              <w:instrText xml:space="preserve"> ADDIN EN.CITE </w:instrText>
            </w:r>
            <w:r w:rsidR="0029259C">
              <w:rPr>
                <w:bCs/>
                <w:sz w:val="20"/>
              </w:rPr>
              <w:fldChar w:fldCharType="begin">
                <w:fldData xml:space="preserve">PEVuZE5vdGU+PENpdGU+PEF1dGhvcj5WZWtlbWFuPC9BdXRob3I+PFllYXI+MjAxNjwvWWVhcj48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</w:fldData>
              </w:fldChar>
            </w:r>
            <w:r w:rsidR="0029259C">
              <w:rPr>
                <w:bCs/>
                <w:sz w:val="20"/>
              </w:rPr>
              <w:instrText xml:space="preserve"> ADDIN EN.CITE.DATA </w:instrText>
            </w:r>
            <w:r w:rsidR="0029259C">
              <w:rPr>
                <w:bCs/>
                <w:sz w:val="20"/>
              </w:rPr>
            </w:r>
            <w:r w:rsidR="0029259C">
              <w:rPr>
                <w:bCs/>
                <w:sz w:val="20"/>
              </w:rPr>
              <w:fldChar w:fldCharType="end"/>
            </w:r>
            <w:r>
              <w:rPr>
                <w:bCs/>
                <w:sz w:val="20"/>
              </w:rPr>
              <w:fldChar w:fldCharType="separate"/>
            </w:r>
            <w:r w:rsidR="0029259C">
              <w:rPr>
                <w:bCs/>
                <w:noProof/>
                <w:sz w:val="20"/>
              </w:rPr>
              <w:t>[42]</w:t>
            </w:r>
            <w:r>
              <w:rPr>
                <w:bCs/>
                <w:sz w:val="20"/>
              </w:rPr>
              <w:fldChar w:fldCharType="end"/>
            </w:r>
            <w:r>
              <w:rPr>
                <w:bCs/>
                <w:sz w:val="20"/>
              </w:rPr>
              <w:t>, marine, 18-37 °C, pH 6.3-9.0, sMMO.</w:t>
            </w:r>
          </w:p>
        </w:tc>
      </w:tr>
      <w:tr w:rsidR="00CA0745" w:rsidTr="005E6005">
        <w:trPr>
          <w:cantSplit/>
          <w:trHeight w:val="1134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Methylocystaceae</w:t>
            </w: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4E2DEC">
              <w:rPr>
                <w:i/>
                <w:color w:val="000000"/>
                <w:sz w:val="20"/>
              </w:rPr>
              <w:t>Methylocystis</w:t>
            </w:r>
          </w:p>
        </w:tc>
        <w:tc>
          <w:tcPr>
            <w:tcW w:w="10893" w:type="dxa"/>
          </w:tcPr>
          <w:p w:rsidR="00CA0745" w:rsidRPr="004978D1" w:rsidRDefault="00CA0745" w:rsidP="00253FD0">
            <w:pPr>
              <w:spacing w:line="276" w:lineRule="auto"/>
              <w:rPr>
                <w:sz w:val="20"/>
              </w:rPr>
            </w:pPr>
            <w:r w:rsidRPr="00886D42">
              <w:rPr>
                <w:i/>
                <w:sz w:val="20"/>
              </w:rPr>
              <w:t>M. bryophila</w:t>
            </w:r>
            <w:r w:rsidRPr="004978D1"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Belova&lt;/Author&gt;&lt;Year&gt;2013&lt;/Year&gt;&lt;RecNum&gt;671&lt;/RecNum&gt;&lt;DisplayText&gt;[43]&lt;/DisplayText&gt;&lt;record&gt;&lt;rec-number&gt;671&lt;/rec-number&gt;&lt;foreign-keys&gt;&lt;key app="EN" db-id="sz5spw02vsprswerr5tpvvfj2dzxzpv29p2t" timestamp="1406255852"&gt;671&lt;/key&gt;&lt;/foreign-keys&gt;&lt;ref-type name="Journal Article"&gt;17&lt;/ref-type&gt;&lt;contributors&gt;&lt;authors&gt;&lt;author&gt;Belova, S. E.&lt;/author&gt;&lt;author&gt;Kulichevskaya, I. S.&lt;/author&gt;&lt;author&gt;Bodelier, P. L. E.&lt;/author&gt;&lt;author&gt;Dedysh, S. N.&lt;/author&gt;&lt;/authors&gt;&lt;/contributors&gt;&lt;titles&gt;&lt;title&gt;&lt;style face="italic" font="default" size="100%"&gt;Methylocystis bryophila&lt;/style&gt;&lt;style face="normal" font="default" size="100%"&gt; sp. nov., a facultatively methanotrophic bacterium from acidic &lt;/style&gt;&lt;style face="italic" font="default" size="100%"&gt;Sphagnum&lt;/style&gt;&lt;style face="normal" font="default" size="100%"&gt; peat, and emended description of the genus &lt;/style&gt;&lt;style face="italic" font="default" size="100%"&gt;Methylocystis&lt;/style&gt;&lt;style face="normal" font="default" size="100%"&gt; (ex Whittenbury et al. 1970) Bowman et al. 1993&lt;/style&gt;&lt;/title&gt;&lt;secondary-title&gt;International Journal of Systematic and Evolutionary Microbiology&lt;/secondary-title&gt;&lt;alt-title&gt;Int J Syst Evol Microbiol&lt;/alt-title&gt;&lt;/titles&gt;&lt;periodical&gt;&lt;full-title&gt;International Journal of Systematic and Evolutionary Microbiology&lt;/full-title&gt;&lt;/periodical&gt;&lt;pages&gt;1096-1104&lt;/pages&gt;&lt;volume&gt;63&lt;/volume&gt;&lt;number&gt;Pt 3&lt;/number&gt;&lt;dates&gt;&lt;year&gt;2013&lt;/year&gt;&lt;pub-dates&gt;&lt;date&gt;March 1, 2013&lt;/date&gt;&lt;/pub-dates&gt;&lt;/dates&gt;&lt;urls&gt;&lt;related-urls&gt;&lt;url&gt;http://ijs.sgmjournals.org/content/63/Pt_3/1096.abstract&lt;/url&gt;&lt;/related-urls&gt;&lt;/urls&gt;&lt;electronic-resource-num&gt;10.1099/ijs.0.043505-0&lt;/electronic-resource-num&gt;&lt;/record&gt;&lt;/Cite&gt;&lt;/EndNote&gt;</w:instrText>
            </w:r>
            <w:r w:rsidRPr="004978D1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43]</w:t>
            </w:r>
            <w:r w:rsidRPr="004978D1">
              <w:rPr>
                <w:sz w:val="20"/>
              </w:rPr>
              <w:fldChar w:fldCharType="end"/>
            </w:r>
            <w:r>
              <w:rPr>
                <w:sz w:val="20"/>
              </w:rPr>
              <w:t>, wetlands,</w:t>
            </w:r>
            <w:r w:rsidRPr="004978D1">
              <w:rPr>
                <w:sz w:val="20"/>
              </w:rPr>
              <w:t xml:space="preserve"> 8-37</w:t>
            </w:r>
            <w:r>
              <w:rPr>
                <w:sz w:val="20"/>
              </w:rPr>
              <w:t xml:space="preserve"> °</w:t>
            </w:r>
            <w:r w:rsidRPr="004978D1">
              <w:rPr>
                <w:sz w:val="20"/>
              </w:rPr>
              <w:t>C (25-30), pH 4.2-7.6 (6</w:t>
            </w:r>
            <w:r>
              <w:rPr>
                <w:sz w:val="20"/>
              </w:rPr>
              <w:t>.0-6.5), pMMO</w:t>
            </w:r>
            <w:r w:rsidRPr="004978D1">
              <w:rPr>
                <w:sz w:val="20"/>
              </w:rPr>
              <w:t xml:space="preserve">, sMMO; </w:t>
            </w:r>
            <w:r w:rsidRPr="00A80936">
              <w:rPr>
                <w:i/>
                <w:sz w:val="20"/>
              </w:rPr>
              <w:t>M. echinoides</w:t>
            </w:r>
            <w:r w:rsidRPr="004978D1"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fldChar w:fldCharType="begin">
                <w:fldData xml:space="preserve">PEVuZE5vdGU+PENpdGU+PEF1dGhvcj5Cb3dtYW48L0F1dGhvcj48WWVhcj4xOTkzPC9ZZWFyPjxS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</w:fldData>
              </w:fldChar>
            </w:r>
            <w:r w:rsidR="0029259C">
              <w:rPr>
                <w:sz w:val="20"/>
              </w:rPr>
              <w:instrText xml:space="preserve"> ADDIN EN.CITE </w:instrText>
            </w:r>
            <w:r w:rsidR="0029259C">
              <w:rPr>
                <w:sz w:val="20"/>
              </w:rPr>
              <w:fldChar w:fldCharType="begin">
                <w:fldData xml:space="preserve">PEVuZE5vdGU+PENpdGU+PEF1dGhvcj5Cb3dtYW48L0F1dGhvcj48WWVhcj4xOTkzPC9ZZWFyPjxS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</w:fldData>
              </w:fldChar>
            </w:r>
            <w:r w:rsidR="0029259C">
              <w:rPr>
                <w:sz w:val="20"/>
              </w:rPr>
              <w:instrText xml:space="preserve"> ADDIN EN.CITE.DATA </w:instrText>
            </w:r>
            <w:r w:rsidR="0029259C">
              <w:rPr>
                <w:sz w:val="20"/>
              </w:rPr>
            </w:r>
            <w:r w:rsidR="0029259C">
              <w:rPr>
                <w:sz w:val="20"/>
              </w:rPr>
              <w:fldChar w:fldCharType="end"/>
            </w:r>
            <w:r w:rsidRPr="004978D1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9, 44]</w:t>
            </w:r>
            <w:r w:rsidRPr="004978D1">
              <w:rPr>
                <w:sz w:val="20"/>
              </w:rPr>
              <w:fldChar w:fldCharType="end"/>
            </w:r>
            <w:r>
              <w:rPr>
                <w:sz w:val="20"/>
              </w:rPr>
              <w:t>, freshwater, ~20-37 °</w:t>
            </w:r>
            <w:r w:rsidRPr="004978D1">
              <w:rPr>
                <w:sz w:val="20"/>
              </w:rPr>
              <w:t>C</w:t>
            </w:r>
            <w:r>
              <w:rPr>
                <w:sz w:val="20"/>
              </w:rPr>
              <w:t xml:space="preserve"> (28-33)</w:t>
            </w:r>
            <w:r w:rsidRPr="004978D1">
              <w:rPr>
                <w:sz w:val="20"/>
              </w:rPr>
              <w:t>, pH</w:t>
            </w:r>
            <w:r>
              <w:rPr>
                <w:sz w:val="20"/>
              </w:rPr>
              <w:t xml:space="preserve"> 5.5-89.0 (6.5-7.5)</w:t>
            </w:r>
            <w:r w:rsidRPr="004978D1">
              <w:rPr>
                <w:sz w:val="20"/>
              </w:rPr>
              <w:t xml:space="preserve">; </w:t>
            </w:r>
            <w:r w:rsidRPr="00886D42">
              <w:rPr>
                <w:i/>
                <w:sz w:val="20"/>
              </w:rPr>
              <w:t xml:space="preserve">M. </w:t>
            </w:r>
            <w:r w:rsidRPr="005E7A18">
              <w:rPr>
                <w:i/>
                <w:sz w:val="20"/>
              </w:rPr>
              <w:t>heyeri</w:t>
            </w:r>
            <w:r w:rsidRPr="005E7A18">
              <w:rPr>
                <w:sz w:val="20"/>
              </w:rPr>
              <w:t xml:space="preserve"> </w:t>
            </w:r>
            <w:r w:rsidRPr="005E7A18"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Dedysh&lt;/Author&gt;&lt;Year&gt;2007&lt;/Year&gt;&lt;RecNum&gt;669&lt;/RecNum&gt;&lt;DisplayText&gt;[45]&lt;/DisplayText&gt;&lt;record&gt;&lt;rec-number&gt;669&lt;/rec-number&gt;&lt;foreign-keys&gt;&lt;key app="EN" db-id="sz5spw02vsprswerr5tpvvfj2dzxzpv29p2t" timestamp="1406255851"&gt;669&lt;/key&gt;&lt;/foreign-keys&gt;&lt;ref-type name="Journal Article"&gt;17&lt;/ref-type&gt;&lt;contributors&gt;&lt;authors&gt;&lt;author&gt;Dedysh, S. N.&lt;/author&gt;&lt;author&gt;Belova, S. E.&lt;/author&gt;&lt;author&gt;Bodelier, P. L. E.&lt;/author&gt;&lt;author&gt;Smirnova, K. V.&lt;/author&gt;&lt;author&gt;Khmelenina, V. N.&lt;/author&gt;&lt;author&gt;Chidthaisong, A.&lt;/author&gt;&lt;author&gt;Trotsenko, Y. A.&lt;/author&gt;&lt;author&gt;Liesack, W.&lt;/author&gt;&lt;author&gt;Dunfield, P.F.&lt;/author&gt;&lt;/authors&gt;&lt;/contributors&gt;&lt;titles&gt;&lt;title&gt;&lt;style face="italic" font="default" size="100%"&gt;Methylocystis heyeri&lt;/style&gt;&lt;style face="normal" font="default" size="100%"&gt; sp. nov., a novel type II methanotrophic bacterium possessing ‘signature’ fatty acids of type I methanotrophs&lt;/style&gt;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pages&gt;472-479&lt;/pages&gt;&lt;volume&gt;57&lt;/volume&gt;&lt;number&gt;3&lt;/number&gt;&lt;dates&gt;&lt;year&gt;2007&lt;/year&gt;&lt;pub-dates&gt;&lt;date&gt;March 1, 2007&lt;/date&gt;&lt;/pub-dates&gt;&lt;/dates&gt;&lt;urls&gt;&lt;related-urls&gt;&lt;url&gt;http://ijs.sgmjournals.org/content/57/3/472.abstract&lt;/url&gt;&lt;/related-urls&gt;&lt;/urls&gt;&lt;electronic-resource-num&gt;10.1099/ijs.0.64623-0&lt;/electronic-resource-num&gt;&lt;/record&gt;&lt;/Cite&gt;&lt;/EndNote&gt;</w:instrText>
            </w:r>
            <w:r w:rsidRPr="005E7A18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45]</w:t>
            </w:r>
            <w:r w:rsidRPr="005E7A18">
              <w:rPr>
                <w:sz w:val="20"/>
              </w:rPr>
              <w:fldChar w:fldCharType="end"/>
            </w:r>
            <w:r w:rsidRPr="005E7A18">
              <w:rPr>
                <w:sz w:val="20"/>
              </w:rPr>
              <w:t>, we</w:t>
            </w:r>
            <w:r>
              <w:rPr>
                <w:sz w:val="20"/>
              </w:rPr>
              <w:t>tlands,</w:t>
            </w:r>
            <w:r w:rsidRPr="004978D1">
              <w:rPr>
                <w:sz w:val="20"/>
              </w:rPr>
              <w:t xml:space="preserve"> 5-30</w:t>
            </w:r>
            <w:r>
              <w:rPr>
                <w:sz w:val="20"/>
              </w:rPr>
              <w:t xml:space="preserve"> °</w:t>
            </w:r>
            <w:r w:rsidRPr="004978D1">
              <w:rPr>
                <w:sz w:val="20"/>
              </w:rPr>
              <w:t>C (25), pH 4.4-7.5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 xml:space="preserve">(5.8-6.2), pMMO, sMMO; </w:t>
            </w:r>
            <w:r w:rsidRPr="00886D42">
              <w:rPr>
                <w:i/>
                <w:sz w:val="20"/>
              </w:rPr>
              <w:t>M. hirsuta</w:t>
            </w:r>
            <w:r w:rsidRPr="004978D1"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Lindner&lt;/Author&gt;&lt;Year&gt;2007&lt;/Year&gt;&lt;RecNum&gt;668&lt;/RecNum&gt;&lt;DisplayText&gt;[46]&lt;/DisplayText&gt;&lt;record&gt;&lt;rec-number&gt;668&lt;/rec-number&gt;&lt;foreign-keys&gt;&lt;key app="EN" db-id="sz5spw02vsprswerr5tpvvfj2dzxzpv29p2t" timestamp="1406255760"&gt;668&lt;/key&gt;&lt;/foreign-keys&gt;&lt;ref-type name="Journal Article"&gt;17&lt;/ref-type&gt;&lt;contributors&gt;&lt;authors&gt;&lt;author&gt;Lindner, A. S.&lt;/author&gt;&lt;author&gt;Pacheco, A.&lt;/author&gt;&lt;author&gt;Aldrich, H. C.&lt;/author&gt;&lt;author&gt;Costello Staniec, A.&lt;/author&gt;&lt;author&gt;Uz, I.&lt;/author&gt;&lt;author&gt;Hodson, D. J.&lt;/author&gt;&lt;/authors&gt;&lt;/contributors&gt;&lt;titles&gt;&lt;title&gt;&lt;style face="italic" font="default" size="100%"&gt;Methylocystis hirsuta&lt;/style&gt;&lt;style face="normal" font="default" size="100%"&gt; sp. nov., a novel methanotroph isolated from a groundwater aquifer&lt;/style&gt;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pages&gt;1891-1900&lt;/pages&gt;&lt;volume&gt;57&lt;/volume&gt;&lt;number&gt;8&lt;/number&gt;&lt;dates&gt;&lt;year&gt;2007&lt;/year&gt;&lt;pub-dates&gt;&lt;date&gt;August 1, 2007&lt;/date&gt;&lt;/pub-dates&gt;&lt;/dates&gt;&lt;urls&gt;&lt;related-urls&gt;&lt;url&gt;http://ijs.sgmjournals.org/content/57/8/1891.abstract&lt;/url&gt;&lt;/related-urls&gt;&lt;/urls&gt;&lt;electronic-resource-num&gt;10.1099/ijs.0.64541-0&lt;/electronic-resource-num&gt;&lt;/record&gt;&lt;/Cite&gt;&lt;/EndNote&gt;</w:instrText>
            </w:r>
            <w:r w:rsidRPr="004978D1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46]</w:t>
            </w:r>
            <w:r w:rsidRPr="004978D1">
              <w:rPr>
                <w:sz w:val="20"/>
              </w:rPr>
              <w:fldChar w:fldCharType="end"/>
            </w:r>
            <w:r>
              <w:rPr>
                <w:sz w:val="20"/>
              </w:rPr>
              <w:t>, freshwater, ?</w:t>
            </w:r>
            <w:r w:rsidRPr="004978D1">
              <w:rPr>
                <w:sz w:val="20"/>
              </w:rPr>
              <w:t xml:space="preserve"> (30</w:t>
            </w:r>
            <w:r>
              <w:rPr>
                <w:sz w:val="20"/>
              </w:rPr>
              <w:t xml:space="preserve"> °</w:t>
            </w:r>
            <w:r w:rsidRPr="004978D1">
              <w:rPr>
                <w:sz w:val="20"/>
              </w:rPr>
              <w:t xml:space="preserve">C), </w:t>
            </w:r>
            <w:r>
              <w:rPr>
                <w:sz w:val="20"/>
              </w:rPr>
              <w:t xml:space="preserve">? </w:t>
            </w:r>
            <w:r w:rsidRPr="004978D1">
              <w:rPr>
                <w:sz w:val="20"/>
              </w:rPr>
              <w:t>(pH7</w:t>
            </w:r>
            <w:r>
              <w:rPr>
                <w:sz w:val="20"/>
              </w:rPr>
              <w:t>.0</w:t>
            </w:r>
            <w:r w:rsidRPr="004978D1">
              <w:rPr>
                <w:sz w:val="20"/>
              </w:rPr>
              <w:t xml:space="preserve">), pMMO, sMMO; </w:t>
            </w:r>
            <w:r w:rsidRPr="005E7A18">
              <w:rPr>
                <w:i/>
                <w:sz w:val="20"/>
              </w:rPr>
              <w:t>M. parvus</w:t>
            </w:r>
            <w:r w:rsidRPr="005E7A18">
              <w:rPr>
                <w:sz w:val="20"/>
              </w:rPr>
              <w:t xml:space="preserve"> </w:t>
            </w:r>
            <w:r w:rsidRPr="005E7A18">
              <w:rPr>
                <w:sz w:val="20"/>
              </w:rPr>
              <w:fldChar w:fldCharType="begin">
                <w:fldData xml:space="preserve">PEVuZE5vdGU+PENpdGU+PEF1dGhvcj5XaGl0dGVuYnVyeTwvQXV0aG9yPjxZZWFyPjE5NzA8L1ll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</w:fldData>
              </w:fldChar>
            </w:r>
            <w:r w:rsidR="0029259C">
              <w:rPr>
                <w:sz w:val="20"/>
              </w:rPr>
              <w:instrText xml:space="preserve"> ADDIN EN.CITE </w:instrText>
            </w:r>
            <w:r w:rsidR="0029259C">
              <w:rPr>
                <w:sz w:val="20"/>
              </w:rPr>
              <w:fldChar w:fldCharType="begin">
                <w:fldData xml:space="preserve">PEVuZE5vdGU+PENpdGU+PEF1dGhvcj5XaGl0dGVuYnVyeTwvQXV0aG9yPjxZZWFyPjE5NzA8L1ll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</w:fldData>
              </w:fldChar>
            </w:r>
            <w:r w:rsidR="0029259C">
              <w:rPr>
                <w:sz w:val="20"/>
              </w:rPr>
              <w:instrText xml:space="preserve"> ADDIN EN.CITE.DATA </w:instrText>
            </w:r>
            <w:r w:rsidR="0029259C">
              <w:rPr>
                <w:sz w:val="20"/>
              </w:rPr>
            </w:r>
            <w:r w:rsidR="0029259C">
              <w:rPr>
                <w:sz w:val="20"/>
              </w:rPr>
              <w:fldChar w:fldCharType="end"/>
            </w:r>
            <w:r w:rsidRPr="005E7A18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8, 9]</w:t>
            </w:r>
            <w:r w:rsidRPr="005E7A18">
              <w:rPr>
                <w:sz w:val="20"/>
              </w:rPr>
              <w:fldChar w:fldCharType="end"/>
            </w:r>
            <w:r>
              <w:rPr>
                <w:sz w:val="20"/>
              </w:rPr>
              <w:t>, freshwater,</w:t>
            </w:r>
            <w:r w:rsidRPr="004978D1">
              <w:rPr>
                <w:sz w:val="20"/>
              </w:rPr>
              <w:t xml:space="preserve"> ~20-~37</w:t>
            </w:r>
            <w:r>
              <w:rPr>
                <w:sz w:val="20"/>
              </w:rPr>
              <w:t xml:space="preserve"> °C,  pH 5.0-~9.0</w:t>
            </w:r>
            <w:r w:rsidRPr="004978D1">
              <w:rPr>
                <w:sz w:val="20"/>
              </w:rPr>
              <w:t>;</w:t>
            </w:r>
            <w:r>
              <w:rPr>
                <w:sz w:val="20"/>
              </w:rPr>
              <w:t xml:space="preserve"> </w:t>
            </w:r>
            <w:r w:rsidRPr="00886D42">
              <w:rPr>
                <w:i/>
                <w:sz w:val="20"/>
              </w:rPr>
              <w:t>M. rosea</w:t>
            </w:r>
            <w:r w:rsidRPr="004978D1"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Wartiainen&lt;/Author&gt;&lt;Year&gt;2006&lt;/Year&gt;&lt;RecNum&gt;670&lt;/RecNum&gt;&lt;DisplayText&gt;[47]&lt;/DisplayText&gt;&lt;record&gt;&lt;rec-number&gt;670&lt;/rec-number&gt;&lt;foreign-keys&gt;&lt;key app="EN" db-id="sz5spw02vsprswerr5tpvvfj2dzxzpv29p2t" timestamp="1406255852"&gt;670&lt;/key&gt;&lt;/foreign-keys&gt;&lt;ref-type name="Journal Article"&gt;17&lt;/ref-type&gt;&lt;contributors&gt;&lt;authors&gt;&lt;author&gt;Wartiainen, I.&lt;/author&gt;&lt;author&gt;Hestnes, A. G.&lt;/author&gt;&lt;author&gt;McDonald, I. R.&lt;/author&gt;&lt;author&gt;Svenning, M.M.&lt;/author&gt;&lt;/authors&gt;&lt;/contributors&gt;&lt;titles&gt;&lt;title&gt;&lt;style face="italic" font="default" size="100%"&gt;Methylocystis rosea&lt;/style&gt;&lt;style face="normal" font="default" size="100%"&gt; sp. nov., a novel methanotrophic bacterium from Arctic wetland soil, Svalbard, Norway (78° N)&lt;/style&gt;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pages&gt;541-547&lt;/pages&gt;&lt;volume&gt;56&lt;/volume&gt;&lt;number&gt;3&lt;/number&gt;&lt;dates&gt;&lt;year&gt;2006&lt;/year&gt;&lt;pub-dates&gt;&lt;date&gt;March 1, 2006&lt;/date&gt;&lt;/pub-dates&gt;&lt;/dates&gt;&lt;urls&gt;&lt;related-urls&gt;&lt;url&gt;http://ijs.sgmjournals.org/content/56/3/541.abstract&lt;/url&gt;&lt;/related-urls&gt;&lt;/urls&gt;&lt;electronic-resource-num&gt;10.1099/ijs.0.63912-0&lt;/electronic-resource-num&gt;&lt;/record&gt;&lt;/Cite&gt;&lt;/EndNote&gt;</w:instrText>
            </w:r>
            <w:r w:rsidRPr="004978D1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47]</w:t>
            </w:r>
            <w:r w:rsidRPr="004978D1">
              <w:rPr>
                <w:sz w:val="20"/>
              </w:rPr>
              <w:fldChar w:fldCharType="end"/>
            </w:r>
            <w:r>
              <w:rPr>
                <w:sz w:val="20"/>
              </w:rPr>
              <w:t>, wetlands,</w:t>
            </w:r>
            <w:r w:rsidRPr="004978D1">
              <w:rPr>
                <w:sz w:val="20"/>
              </w:rPr>
              <w:t xml:space="preserve"> 5-37</w:t>
            </w:r>
            <w:r>
              <w:rPr>
                <w:sz w:val="20"/>
              </w:rPr>
              <w:t xml:space="preserve"> °</w:t>
            </w:r>
            <w:r w:rsidRPr="004978D1">
              <w:rPr>
                <w:sz w:val="20"/>
              </w:rPr>
              <w:t>C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(27), pH 5.5-9</w:t>
            </w:r>
            <w:r>
              <w:rPr>
                <w:sz w:val="20"/>
              </w:rPr>
              <w:t>.0, pMMO.</w:t>
            </w:r>
          </w:p>
        </w:tc>
      </w:tr>
      <w:tr w:rsidR="00CA0745" w:rsidTr="005E6005">
        <w:trPr>
          <w:cantSplit/>
          <w:trHeight w:val="433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4E2DEC">
              <w:rPr>
                <w:i/>
                <w:color w:val="000000"/>
                <w:sz w:val="20"/>
              </w:rPr>
              <w:t>Methylosinus</w:t>
            </w:r>
          </w:p>
        </w:tc>
        <w:tc>
          <w:tcPr>
            <w:tcW w:w="10893" w:type="dxa"/>
          </w:tcPr>
          <w:p w:rsidR="00CA0745" w:rsidRPr="004978D1" w:rsidRDefault="00CA0745" w:rsidP="00253FD0">
            <w:pPr>
              <w:spacing w:line="276" w:lineRule="auto"/>
              <w:rPr>
                <w:color w:val="000000"/>
                <w:sz w:val="20"/>
              </w:rPr>
            </w:pPr>
            <w:r w:rsidRPr="00D920BA">
              <w:rPr>
                <w:i/>
                <w:sz w:val="20"/>
              </w:rPr>
              <w:t>M. sporium</w:t>
            </w:r>
            <w:r w:rsidRPr="00D920BA">
              <w:rPr>
                <w:sz w:val="20"/>
              </w:rPr>
              <w:t xml:space="preserve"> and </w:t>
            </w:r>
            <w:r w:rsidRPr="00D920BA">
              <w:rPr>
                <w:i/>
                <w:sz w:val="20"/>
              </w:rPr>
              <w:t>M. trichosporium</w:t>
            </w:r>
            <w:r w:rsidRPr="005E7A18">
              <w:rPr>
                <w:sz w:val="20"/>
              </w:rPr>
              <w:t xml:space="preserve"> </w:t>
            </w:r>
            <w:r w:rsidRPr="005E7A18">
              <w:rPr>
                <w:sz w:val="20"/>
              </w:rPr>
              <w:fldChar w:fldCharType="begin">
                <w:fldData xml:space="preserve">PEVuZE5vdGU+PENpdGU+PEF1dGhvcj5XaGl0dGVuYnVyeTwvQXV0aG9yPjxZZWFyPjE5NzA8L1ll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</w:fldData>
              </w:fldChar>
            </w:r>
            <w:r w:rsidR="0029259C">
              <w:rPr>
                <w:sz w:val="20"/>
              </w:rPr>
              <w:instrText xml:space="preserve"> ADDIN EN.CITE </w:instrText>
            </w:r>
            <w:r w:rsidR="0029259C">
              <w:rPr>
                <w:sz w:val="20"/>
              </w:rPr>
              <w:fldChar w:fldCharType="begin">
                <w:fldData xml:space="preserve">PEVuZE5vdGU+PENpdGU+PEF1dGhvcj5XaGl0dGVuYnVyeTwvQXV0aG9yPjxZZWFyPjE5NzA8L1ll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</w:fldData>
              </w:fldChar>
            </w:r>
            <w:r w:rsidR="0029259C">
              <w:rPr>
                <w:sz w:val="20"/>
              </w:rPr>
              <w:instrText xml:space="preserve"> ADDIN EN.CITE.DATA </w:instrText>
            </w:r>
            <w:r w:rsidR="0029259C">
              <w:rPr>
                <w:sz w:val="20"/>
              </w:rPr>
            </w:r>
            <w:r w:rsidR="0029259C">
              <w:rPr>
                <w:sz w:val="20"/>
              </w:rPr>
              <w:fldChar w:fldCharType="end"/>
            </w:r>
            <w:r w:rsidRPr="005E7A18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8, 9, 48]</w:t>
            </w:r>
            <w:r w:rsidRPr="005E7A18">
              <w:rPr>
                <w:sz w:val="20"/>
              </w:rPr>
              <w:fldChar w:fldCharType="end"/>
            </w:r>
            <w:r>
              <w:rPr>
                <w:sz w:val="20"/>
              </w:rPr>
              <w:t>, freshwater,</w:t>
            </w:r>
            <w:r w:rsidRPr="00886D42"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20-37</w:t>
            </w:r>
            <w:r>
              <w:rPr>
                <w:sz w:val="20"/>
              </w:rPr>
              <w:t xml:space="preserve"> °</w:t>
            </w:r>
            <w:r w:rsidRPr="004978D1">
              <w:rPr>
                <w:sz w:val="20"/>
              </w:rPr>
              <w:t>C (30), pH 5.5-9</w:t>
            </w:r>
            <w:r>
              <w:rPr>
                <w:sz w:val="20"/>
              </w:rPr>
              <w:t>.0 (6.5-7.0), pMMO, sMMO.</w:t>
            </w:r>
          </w:p>
        </w:tc>
      </w:tr>
      <w:tr w:rsidR="00CA0745" w:rsidTr="005E6005">
        <w:trPr>
          <w:cantSplit/>
          <w:trHeight w:val="787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  <w:vAlign w:val="cente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Beijerinkiaceae</w:t>
            </w: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4E2DEC">
              <w:rPr>
                <w:i/>
                <w:color w:val="000000"/>
                <w:sz w:val="20"/>
              </w:rPr>
              <w:t>Methylocapsa</w:t>
            </w:r>
          </w:p>
        </w:tc>
        <w:tc>
          <w:tcPr>
            <w:tcW w:w="10893" w:type="dxa"/>
          </w:tcPr>
          <w:p w:rsidR="00CA0745" w:rsidRPr="004978D1" w:rsidRDefault="00CA0745" w:rsidP="00253FD0">
            <w:pPr>
              <w:spacing w:line="276" w:lineRule="auto"/>
              <w:rPr>
                <w:color w:val="000000"/>
                <w:sz w:val="20"/>
              </w:rPr>
            </w:pPr>
            <w:r w:rsidRPr="002A0741">
              <w:rPr>
                <w:i/>
                <w:sz w:val="20"/>
              </w:rPr>
              <w:t>M. acidiphila</w:t>
            </w:r>
            <w:r w:rsidRPr="004978D1">
              <w:rPr>
                <w:sz w:val="20"/>
              </w:rPr>
              <w:t xml:space="preserve"> </w:t>
            </w:r>
            <w:r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Dedysh&lt;/Author&gt;&lt;Year&gt;2002&lt;/Year&gt;&lt;RecNum&gt;1285&lt;/RecNum&gt;&lt;DisplayText&gt;[49]&lt;/DisplayText&gt;&lt;record&gt;&lt;rec-number&gt;1285&lt;/rec-number&gt;&lt;foreign-keys&gt;&lt;key app="EN" db-id="sz5spw02vsprswerr5tpvvfj2dzxzpv29p2t" timestamp="1484033906"&gt;1285&lt;/key&gt;&lt;/foreign-keys&gt;&lt;ref-type name="Journal Article"&gt;17&lt;/ref-type&gt;&lt;contributors&gt;&lt;authors&gt;&lt;author&gt;Dedysh, S. N.&lt;/author&gt;&lt;author&gt;Khmelenina, V. N.&lt;/author&gt;&lt;author&gt;Suzina, N. E.&lt;/author&gt;&lt;author&gt;Trotsenko, Y. A.&lt;/author&gt;&lt;author&gt;Semrau, J. D.&lt;/author&gt;&lt;author&gt;Liesack, W.&lt;/author&gt;&lt;author&gt;Tiedje, J. M.&lt;/author&gt;&lt;/authors&gt;&lt;/contributors&gt;&lt;titles&gt;&lt;title&gt;&lt;style face="italic" font="default" size="100%"&gt;Methylocapsa acidiphila&lt;/style&gt;&lt;style face="normal" font="default" size="100%"&gt; gen. nov., sp. nov., a novel methane-oxidizing and dinitrogen-fixing acidophilic bacterium from &lt;/style&gt;&lt;style face="italic" font="default" size="100%"&gt;Sphagnum&lt;/style&gt;&lt;style face="normal" font="default" size="100%"&gt; bog&lt;/style&gt;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pages&gt;251-261&lt;/pages&gt;&lt;volume&gt;52&lt;/volume&gt;&lt;number&gt;1&lt;/number&gt;&lt;dates&gt;&lt;year&gt;2002&lt;/year&gt;&lt;/dates&gt;&lt;urls&gt;&lt;related-urls&gt;&lt;url&gt;http://ijs.microbiologyresearch.org/content/journal/ijsem/10.1099/00207713-52-1-251&lt;/url&gt;&lt;/related-urls&gt;&lt;/urls&gt;&lt;electronic-resource-num&gt;doi:10.1099/00207713-52-1-251&lt;/electronic-resource-num&gt;&lt;/record&gt;&lt;/Cite&gt;&lt;/EndNote&gt;</w:instrText>
            </w:r>
            <w:r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49]</w:t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  <w:t xml:space="preserve">, wetlands, </w:t>
            </w:r>
            <w:r w:rsidRPr="004978D1">
              <w:rPr>
                <w:sz w:val="20"/>
              </w:rPr>
              <w:t>10-30</w:t>
            </w:r>
            <w:r>
              <w:rPr>
                <w:sz w:val="20"/>
              </w:rPr>
              <w:t xml:space="preserve"> °</w:t>
            </w:r>
            <w:r w:rsidRPr="004978D1">
              <w:rPr>
                <w:sz w:val="20"/>
              </w:rPr>
              <w:t>C (20), pH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4.2-7.2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(5</w:t>
            </w:r>
            <w:r>
              <w:rPr>
                <w:sz w:val="20"/>
              </w:rPr>
              <w:t>.0-5.5), pMMO;</w:t>
            </w:r>
            <w:r w:rsidRPr="002A0741">
              <w:rPr>
                <w:i/>
                <w:sz w:val="20"/>
              </w:rPr>
              <w:t xml:space="preserve"> M.</w:t>
            </w:r>
            <w:r>
              <w:rPr>
                <w:i/>
                <w:sz w:val="20"/>
              </w:rPr>
              <w:t xml:space="preserve"> </w:t>
            </w:r>
            <w:r w:rsidRPr="002A0741">
              <w:rPr>
                <w:i/>
                <w:sz w:val="20"/>
              </w:rPr>
              <w:t>aurea</w:t>
            </w:r>
            <w:r w:rsidRPr="004978D1">
              <w:rPr>
                <w:sz w:val="20"/>
              </w:rPr>
              <w:t xml:space="preserve"> </w:t>
            </w:r>
            <w:r>
              <w:rPr>
                <w:sz w:val="20"/>
              </w:rPr>
              <w:fldChar w:fldCharType="begin">
                <w:fldData xml:space="preserve">PEVuZE5vdGU+PENpdGU+PEF1dGhvcj5EdW5maWVsZDwvQXV0aG9yPjxZZWFyPjIwMTA8L1llYXI+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</w:fldData>
              </w:fldChar>
            </w:r>
            <w:r w:rsidR="0029259C">
              <w:rPr>
                <w:sz w:val="20"/>
              </w:rPr>
              <w:instrText xml:space="preserve"> ADDIN EN.CITE </w:instrText>
            </w:r>
            <w:r w:rsidR="0029259C">
              <w:rPr>
                <w:sz w:val="20"/>
              </w:rPr>
              <w:fldChar w:fldCharType="begin">
                <w:fldData xml:space="preserve">PEVuZE5vdGU+PENpdGU+PEF1dGhvcj5EdW5maWVsZDwvQXV0aG9yPjxZZWFyPjIwMTA8L1llYXI+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</w:fldData>
              </w:fldChar>
            </w:r>
            <w:r w:rsidR="0029259C">
              <w:rPr>
                <w:sz w:val="20"/>
              </w:rPr>
              <w:instrText xml:space="preserve"> ADDIN EN.CITE.DATA </w:instrText>
            </w:r>
            <w:r w:rsidR="0029259C">
              <w:rPr>
                <w:sz w:val="20"/>
              </w:rPr>
            </w:r>
            <w:r w:rsidR="0029259C">
              <w:rPr>
                <w:sz w:val="20"/>
              </w:rPr>
              <w:fldChar w:fldCharType="end"/>
            </w:r>
            <w:r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50]</w:t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  <w:t xml:space="preserve">, soil, </w:t>
            </w:r>
            <w:r w:rsidRPr="004978D1">
              <w:rPr>
                <w:sz w:val="20"/>
              </w:rPr>
              <w:t>2-33</w:t>
            </w:r>
            <w:r>
              <w:rPr>
                <w:sz w:val="20"/>
              </w:rPr>
              <w:t xml:space="preserve"> °</w:t>
            </w:r>
            <w:r w:rsidRPr="004978D1">
              <w:rPr>
                <w:sz w:val="20"/>
              </w:rPr>
              <w:t>C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(25-30), pH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5.2-7.2</w:t>
            </w:r>
            <w:r>
              <w:rPr>
                <w:sz w:val="20"/>
              </w:rPr>
              <w:t xml:space="preserve"> (6-6.2), pMMO, Ac; </w:t>
            </w:r>
            <w:r w:rsidRPr="00F410F6">
              <w:rPr>
                <w:i/>
                <w:sz w:val="20"/>
              </w:rPr>
              <w:t>M. palsarum</w:t>
            </w:r>
            <w:r>
              <w:rPr>
                <w:sz w:val="20"/>
              </w:rPr>
              <w:t xml:space="preserve"> </w:t>
            </w:r>
            <w:r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Dedysh&lt;/Author&gt;&lt;Year&gt;2015&lt;/Year&gt;&lt;RecNum&gt;1286&lt;/RecNum&gt;&lt;DisplayText&gt;[51]&lt;/DisplayText&gt;&lt;record&gt;&lt;rec-number&gt;1286&lt;/rec-number&gt;&lt;foreign-keys&gt;&lt;key app="EN" db-id="sz5spw02vsprswerr5tpvvfj2dzxzpv29p2t" timestamp="1484034108"&gt;1286&lt;/key&gt;&lt;/foreign-keys&gt;&lt;ref-type name="Journal Article"&gt;17&lt;/ref-type&gt;&lt;contributors&gt;&lt;authors&gt;&lt;author&gt;Dedysh, S. N.&lt;/author&gt;&lt;author&gt;Didriksen, A.&lt;/author&gt;&lt;author&gt;Danilova, O. V.&lt;/author&gt;&lt;author&gt;Belova, S. E.&lt;/author&gt;&lt;author&gt;Liebner, S.&lt;/author&gt;&lt;author&gt;Svenning, M. M.&lt;/author&gt;&lt;/authors&gt;&lt;/contributors&gt;&lt;titles&gt;&lt;title&gt;&lt;style face="italic" font="default" size="100%"&gt;Methylocapsa palsarum&lt;/style&gt;&lt;style face="normal" font="default" size="100%"&gt; sp. nov., a methanotroph isolated from a sub-Arctic discontinuous permafrost ecosystem&lt;/style&gt;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pages&gt;3618-3624&lt;/pages&gt;&lt;volume&gt;65&lt;/volume&gt;&lt;number&gt;10&lt;/number&gt;&lt;dates&gt;&lt;year&gt;2015&lt;/year&gt;&lt;/dates&gt;&lt;urls&gt;&lt;related-urls&gt;&lt;url&gt;http://ijs.microbiologyresearch.org/content/journal/ijsem/10.1099/ijsem.0.000465&lt;/url&gt;&lt;/related-urls&gt;&lt;/urls&gt;&lt;electronic-resource-num&gt;doi:10.1099/ijsem.0.000465&lt;/electronic-resource-num&gt;&lt;/record&gt;&lt;/Cite&gt;&lt;/EndNote&gt;</w:instrText>
            </w:r>
            <w:r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51]</w:t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  <w:t>, permafrost, 6-32 °C (18-25), pH 4.1-8.0 (5.2-6.5), pMMO.</w:t>
            </w:r>
          </w:p>
        </w:tc>
      </w:tr>
      <w:tr w:rsidR="00CA0745" w:rsidTr="005E6005">
        <w:trPr>
          <w:cantSplit/>
          <w:trHeight w:val="696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4E2DEC">
              <w:rPr>
                <w:i/>
                <w:color w:val="000000"/>
                <w:sz w:val="20"/>
              </w:rPr>
              <w:t>Methylocella</w:t>
            </w:r>
          </w:p>
        </w:tc>
        <w:tc>
          <w:tcPr>
            <w:tcW w:w="10893" w:type="dxa"/>
          </w:tcPr>
          <w:p w:rsidR="00CA0745" w:rsidRPr="004978D1" w:rsidRDefault="00CA0745" w:rsidP="00253FD0">
            <w:pPr>
              <w:spacing w:line="276" w:lineRule="auto"/>
              <w:rPr>
                <w:color w:val="000000"/>
                <w:sz w:val="20"/>
              </w:rPr>
            </w:pPr>
            <w:r w:rsidRPr="00886D42">
              <w:rPr>
                <w:i/>
                <w:sz w:val="20"/>
              </w:rPr>
              <w:t>M. palustris</w:t>
            </w:r>
            <w:r w:rsidRPr="004978D1"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Dedysh&lt;/Author&gt;&lt;Year&gt;2000&lt;/Year&gt;&lt;RecNum&gt;674&lt;/RecNum&gt;&lt;DisplayText&gt;[52]&lt;/DisplayText&gt;&lt;record&gt;&lt;rec-number&gt;674&lt;/rec-number&gt;&lt;foreign-keys&gt;&lt;key app="EN" db-id="sz5spw02vsprswerr5tpvvfj2dzxzpv29p2t" timestamp="1406258916"&gt;674&lt;/key&gt;&lt;/foreign-keys&gt;&lt;ref-type name="Journal Article"&gt;17&lt;/ref-type&gt;&lt;contributors&gt;&lt;authors&gt;&lt;author&gt;Dedysh, S. N.&lt;/author&gt;&lt;author&gt;Liesack, W.&lt;/author&gt;&lt;author&gt;Khmelenina, V. N.&lt;/author&gt;&lt;author&gt;Suzina, N. E.&lt;/author&gt;&lt;author&gt;Trotsenko, Y. A.&lt;/author&gt;&lt;author&gt;Semrau, J. D.&lt;/author&gt;&lt;author&gt;Bares, A. M.&lt;/author&gt;&lt;author&gt;Panikov, N. S.&lt;/author&gt;&lt;author&gt;Tiedje, J. M.&lt;/author&gt;&lt;/authors&gt;&lt;/contributors&gt;&lt;titles&gt;&lt;title&gt;&lt;style face="italic" font="default" size="100%"&gt;Methylocella palustris &lt;/style&gt;&lt;style face="normal" font="default" size="100%"&gt;gen. nov., sp. nov., a new methane-oxidizing acidophilic bacterium from peat bogs, representing a novel subtype of serine-pathway methanotrophs&lt;/style&gt;&lt;/title&gt;&lt;secondary-title&gt;International Journal of Systematic and Evolutionary Microbiology&lt;/secondary-title&gt;&lt;alt-title&gt;Int J Syst Evol Micr&lt;/alt-title&gt;&lt;/titles&gt;&lt;periodical&gt;&lt;full-title&gt;International Journal of Systematic and Evolutionary Microbiology&lt;/full-title&gt;&lt;/periodical&gt;&lt;pages&gt;955-69&lt;/pages&gt;&lt;volume&gt;50&lt;/volume&gt;&lt;number&gt;3&lt;/number&gt;&lt;dates&gt;&lt;year&gt;2000&lt;/year&gt;&lt;pub-dates&gt;&lt;date&gt;May 1, 2000&lt;/date&gt;&lt;/pub-dates&gt;&lt;/dates&gt;&lt;urls&gt;&lt;related-urls&gt;&lt;url&gt;http://ijs.sgmjournals.org/content/50/3/955.abstract&lt;/url&gt;&lt;/related-urls&gt;&lt;/urls&gt;&lt;electronic-resource-num&gt;10.1099/00207713-50-3-955&lt;/electronic-resource-num&gt;&lt;/record&gt;&lt;/Cite&gt;&lt;/EndNote&gt;</w:instrText>
            </w:r>
            <w:r w:rsidRPr="004978D1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52]</w:t>
            </w:r>
            <w:r w:rsidRPr="004978D1">
              <w:rPr>
                <w:sz w:val="20"/>
              </w:rPr>
              <w:fldChar w:fldCharType="end"/>
            </w:r>
            <w:r>
              <w:rPr>
                <w:sz w:val="20"/>
              </w:rPr>
              <w:t xml:space="preserve">, wetlands, </w:t>
            </w:r>
            <w:r w:rsidRPr="004978D1">
              <w:rPr>
                <w:sz w:val="20"/>
              </w:rPr>
              <w:t>10-28</w:t>
            </w:r>
            <w:r>
              <w:rPr>
                <w:sz w:val="20"/>
              </w:rPr>
              <w:t xml:space="preserve"> °</w:t>
            </w:r>
            <w:r w:rsidRPr="004978D1">
              <w:rPr>
                <w:sz w:val="20"/>
              </w:rPr>
              <w:t>C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(15-20), pH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4.5-7</w:t>
            </w:r>
            <w:r>
              <w:rPr>
                <w:sz w:val="20"/>
              </w:rPr>
              <w:t xml:space="preserve">.0 </w:t>
            </w:r>
            <w:r w:rsidRPr="004978D1">
              <w:rPr>
                <w:sz w:val="20"/>
              </w:rPr>
              <w:t>(5</w:t>
            </w:r>
            <w:r>
              <w:rPr>
                <w:sz w:val="20"/>
              </w:rPr>
              <w:t xml:space="preserve">.0-5.5), </w:t>
            </w:r>
            <w:r w:rsidRPr="004978D1">
              <w:rPr>
                <w:sz w:val="20"/>
              </w:rPr>
              <w:t>sMMO</w:t>
            </w:r>
            <w:r>
              <w:rPr>
                <w:sz w:val="20"/>
              </w:rPr>
              <w:t>, Ac</w:t>
            </w:r>
            <w:r w:rsidRPr="004978D1">
              <w:rPr>
                <w:sz w:val="20"/>
              </w:rPr>
              <w:t xml:space="preserve">; </w:t>
            </w:r>
            <w:r w:rsidRPr="00886D42">
              <w:rPr>
                <w:i/>
                <w:sz w:val="20"/>
              </w:rPr>
              <w:t>M.</w:t>
            </w:r>
            <w:r>
              <w:rPr>
                <w:i/>
                <w:sz w:val="20"/>
              </w:rPr>
              <w:t xml:space="preserve"> </w:t>
            </w:r>
            <w:r w:rsidRPr="00886D42">
              <w:rPr>
                <w:i/>
                <w:sz w:val="20"/>
              </w:rPr>
              <w:t>silvestris</w:t>
            </w:r>
            <w:r w:rsidRPr="004978D1"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Dunfield&lt;/Author&gt;&lt;Year&gt;2003&lt;/Year&gt;&lt;RecNum&gt;689&lt;/RecNum&gt;&lt;DisplayText&gt;[53]&lt;/DisplayText&gt;&lt;record&gt;&lt;rec-number&gt;689&lt;/rec-number&gt;&lt;foreign-keys&gt;&lt;key app="EN" db-id="sz5spw02vsprswerr5tpvvfj2dzxzpv29p2t" timestamp="1406517446"&gt;689&lt;/key&gt;&lt;/foreign-keys&gt;&lt;ref-type name="Journal Article"&gt;17&lt;/ref-type&gt;&lt;contributors&gt;&lt;authors&gt;&lt;author&gt;Dunfield, P. F.&lt;/author&gt;&lt;author&gt;Khmelenina, V. N.&lt;/author&gt;&lt;author&gt;Suzina, N. E.&lt;/author&gt;&lt;author&gt;Trotsenko, Y. A.&lt;/author&gt;&lt;author&gt;Dedysh, S. N.&lt;/author&gt;&lt;/authors&gt;&lt;/contributors&gt;&lt;titles&gt;&lt;title&gt;&lt;style face="italic" font="default" size="100%"&gt;Methylocella silvestris&lt;/style&gt;&lt;style face="normal" font="default" size="100%"&gt; sp. nov., a novel methanotroph isolated from an acidic forest cambisol&lt;/style&gt;&lt;/title&gt;&lt;secondary-title&gt;International Journal of Systematic and Evolutionary Microbiology&lt;/secondary-title&gt;&lt;alt-title&gt;Int J Syst Evol Micr&lt;/alt-title&gt;&lt;/titles&gt;&lt;periodical&gt;&lt;full-title&gt;International Journal of Systematic and Evolutionary Microbiology&lt;/full-title&gt;&lt;/periodical&gt;&lt;pages&gt;1231-1239&lt;/pages&gt;&lt;volume&gt;53&lt;/volume&gt;&lt;number&gt;5&lt;/number&gt;&lt;dates&gt;&lt;year&gt;2003&lt;/year&gt;&lt;pub-dates&gt;&lt;date&gt;September 1, 2003&lt;/date&gt;&lt;/pub-dates&gt;&lt;/dates&gt;&lt;urls&gt;&lt;related-urls&gt;&lt;url&gt;http://ijs.sgmjournals.org/content/53/5/1231.abstract&lt;/url&gt;&lt;/related-urls&gt;&lt;/urls&gt;&lt;electronic-resource-num&gt;10.1099/ijs.0.02481-0&lt;/electronic-resource-num&gt;&lt;/record&gt;&lt;/Cite&gt;&lt;/EndNote&gt;</w:instrText>
            </w:r>
            <w:r w:rsidRPr="004978D1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53]</w:t>
            </w:r>
            <w:r w:rsidRPr="004978D1">
              <w:rPr>
                <w:sz w:val="20"/>
              </w:rPr>
              <w:fldChar w:fldCharType="end"/>
            </w:r>
            <w:r>
              <w:rPr>
                <w:sz w:val="20"/>
              </w:rPr>
              <w:t xml:space="preserve">, soil, </w:t>
            </w:r>
            <w:r w:rsidRPr="004978D1">
              <w:rPr>
                <w:sz w:val="20"/>
              </w:rPr>
              <w:t>4-30</w:t>
            </w:r>
            <w:r>
              <w:rPr>
                <w:sz w:val="20"/>
              </w:rPr>
              <w:t xml:space="preserve"> °</w:t>
            </w:r>
            <w:r w:rsidRPr="004978D1">
              <w:rPr>
                <w:sz w:val="20"/>
              </w:rPr>
              <w:t>C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(15-20), pH</w:t>
            </w:r>
            <w:r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t>4.5-7</w:t>
            </w:r>
            <w:r>
              <w:rPr>
                <w:sz w:val="20"/>
              </w:rPr>
              <w:t xml:space="preserve">.0 </w:t>
            </w:r>
            <w:r w:rsidRPr="004978D1">
              <w:rPr>
                <w:sz w:val="20"/>
              </w:rPr>
              <w:t>(5.5), sMMO, A</w:t>
            </w:r>
            <w:r>
              <w:rPr>
                <w:sz w:val="20"/>
              </w:rPr>
              <w:t>c</w:t>
            </w:r>
            <w:r w:rsidRPr="004978D1">
              <w:rPr>
                <w:sz w:val="20"/>
              </w:rPr>
              <w:t xml:space="preserve">; </w:t>
            </w:r>
            <w:r w:rsidRPr="00886D42">
              <w:rPr>
                <w:i/>
                <w:sz w:val="20"/>
              </w:rPr>
              <w:t>M. tundrae</w:t>
            </w:r>
            <w:r w:rsidRPr="004978D1"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Dedysh&lt;/Author&gt;&lt;Year&gt;2004&lt;/Year&gt;&lt;RecNum&gt;688&lt;/RecNum&gt;&lt;DisplayText&gt;[54]&lt;/DisplayText&gt;&lt;record&gt;&lt;rec-number&gt;688&lt;/rec-number&gt;&lt;foreign-keys&gt;&lt;key app="EN" db-id="sz5spw02vsprswerr5tpvvfj2dzxzpv29p2t" timestamp="1406517446"&gt;688&lt;/key&gt;&lt;/foreign-keys&gt;&lt;ref-type name="Journal Article"&gt;17&lt;/ref-type&gt;&lt;contributors&gt;&lt;authors&gt;&lt;author&gt;Dedysh, S. N.&lt;/author&gt;&lt;author&gt;Berestovskaya, Y. Y.&lt;/author&gt;&lt;author&gt;Vasylieva, L. V.&lt;/author&gt;&lt;author&gt;Belova, S. E.&lt;/author&gt;&lt;author&gt;Khmelenina, V. N.&lt;/author&gt;&lt;author&gt;Suzina, N. E.&lt;/author&gt;&lt;author&gt;Trotsenko, Y. A.&lt;/author&gt;&lt;author&gt;Liesack, W.&lt;/author&gt;&lt;author&gt;Zavarzin, G. A.&lt;/author&gt;&lt;/authors&gt;&lt;/contributors&gt;&lt;titles&gt;&lt;title&gt;&lt;style face="italic" font="default" size="100%"&gt;Methylocella tundrae &lt;/style&gt;&lt;style face="normal" font="default" size="100%"&gt;sp. nov., a novel methanotrophic bacterium from acidic tundra peatlands&lt;/style&gt;&lt;/title&gt;&lt;secondary-title&gt;International Journal of Systematic and Evolutionary Microbiology&lt;/secondary-title&gt;&lt;alt-title&gt;Int J Syst Evol Micr&lt;/alt-title&gt;&lt;/titles&gt;&lt;periodical&gt;&lt;full-title&gt;International Journal of Systematic and Evolutionary Microbiology&lt;/full-title&gt;&lt;/periodical&gt;&lt;pages&gt;151-156&lt;/pages&gt;&lt;volume&gt;54&lt;/volume&gt;&lt;number&gt;1&lt;/number&gt;&lt;dates&gt;&lt;year&gt;2004&lt;/year&gt;&lt;pub-dates&gt;&lt;date&gt;January 1, 2004&lt;/date&gt;&lt;/pub-dates&gt;&lt;/dates&gt;&lt;urls&gt;&lt;related-urls&gt;&lt;url&gt;http://ijs.sgmjournals.org/content/54/1/151.abstract&lt;/url&gt;&lt;/related-urls&gt;&lt;/urls&gt;&lt;electronic-resource-num&gt;10.1099/ijs.0.02805-0&lt;/electronic-resource-num&gt;&lt;/record&gt;&lt;/Cite&gt;&lt;/EndNote&gt;</w:instrText>
            </w:r>
            <w:r w:rsidRPr="004978D1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54]</w:t>
            </w:r>
            <w:r w:rsidRPr="004978D1">
              <w:rPr>
                <w:sz w:val="20"/>
              </w:rPr>
              <w:fldChar w:fldCharType="end"/>
            </w:r>
            <w:r>
              <w:rPr>
                <w:sz w:val="20"/>
              </w:rPr>
              <w:t>, wetlands,</w:t>
            </w:r>
            <w:r w:rsidRPr="004978D1">
              <w:rPr>
                <w:sz w:val="20"/>
              </w:rPr>
              <w:t xml:space="preserve"> 5-30</w:t>
            </w:r>
            <w:r>
              <w:rPr>
                <w:sz w:val="20"/>
              </w:rPr>
              <w:t>°</w:t>
            </w:r>
            <w:r w:rsidRPr="004978D1">
              <w:rPr>
                <w:sz w:val="20"/>
              </w:rPr>
              <w:t>C (15), pH 4.2-7.5 (5.5-6</w:t>
            </w:r>
            <w:r>
              <w:rPr>
                <w:sz w:val="20"/>
              </w:rPr>
              <w:t>.0), sMMO, Ac.</w:t>
            </w:r>
          </w:p>
        </w:tc>
      </w:tr>
      <w:tr w:rsidR="00CA0745" w:rsidTr="005E6005">
        <w:trPr>
          <w:cantSplit/>
          <w:trHeight w:val="296"/>
        </w:trPr>
        <w:tc>
          <w:tcPr>
            <w:tcW w:w="7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719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1982" w:type="dxa"/>
            <w:tcBorders>
              <w:left w:val="single" w:sz="4" w:space="0" w:color="auto"/>
            </w:tcBorders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4E2DEC">
              <w:rPr>
                <w:i/>
                <w:color w:val="000000"/>
                <w:sz w:val="20"/>
              </w:rPr>
              <w:t>Methyloferula</w:t>
            </w:r>
          </w:p>
        </w:tc>
        <w:tc>
          <w:tcPr>
            <w:tcW w:w="10893" w:type="dxa"/>
          </w:tcPr>
          <w:p w:rsidR="00CA0745" w:rsidRPr="004978D1" w:rsidRDefault="00CA0745" w:rsidP="00253FD0">
            <w:pPr>
              <w:spacing w:line="276" w:lineRule="auto"/>
              <w:rPr>
                <w:sz w:val="20"/>
              </w:rPr>
            </w:pPr>
            <w:r w:rsidRPr="00F410F6">
              <w:rPr>
                <w:i/>
                <w:sz w:val="20"/>
              </w:rPr>
              <w:t>M. stellata</w:t>
            </w:r>
            <w:r w:rsidRPr="004978D1">
              <w:rPr>
                <w:sz w:val="20"/>
              </w:rPr>
              <w:t xml:space="preserve"> </w:t>
            </w:r>
            <w:r w:rsidRPr="004978D1">
              <w:rPr>
                <w:sz w:val="20"/>
              </w:rPr>
              <w:fldChar w:fldCharType="begin">
                <w:fldData xml:space="preserve">PEVuZE5vdGU+PENpdGU+PEF1dGhvcj5Wb3JvYmV2PC9BdXRob3I+PFllYXI+MjAxMTwvWWVhcj48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</w:fldData>
              </w:fldChar>
            </w:r>
            <w:r w:rsidR="0029259C">
              <w:rPr>
                <w:sz w:val="20"/>
              </w:rPr>
              <w:instrText xml:space="preserve"> ADDIN EN.CITE </w:instrText>
            </w:r>
            <w:r w:rsidR="0029259C">
              <w:rPr>
                <w:sz w:val="20"/>
              </w:rPr>
              <w:fldChar w:fldCharType="begin">
                <w:fldData xml:space="preserve">PEVuZE5vdGU+PENpdGU+PEF1dGhvcj5Wb3JvYmV2PC9BdXRob3I+PFllYXI+MjAxMTwvWWVhcj48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</w:fldData>
              </w:fldChar>
            </w:r>
            <w:r w:rsidR="0029259C">
              <w:rPr>
                <w:sz w:val="20"/>
              </w:rPr>
              <w:instrText xml:space="preserve"> ADDIN EN.CITE.DATA </w:instrText>
            </w:r>
            <w:r w:rsidR="0029259C">
              <w:rPr>
                <w:sz w:val="20"/>
              </w:rPr>
            </w:r>
            <w:r w:rsidR="0029259C">
              <w:rPr>
                <w:sz w:val="20"/>
              </w:rPr>
              <w:fldChar w:fldCharType="end"/>
            </w:r>
            <w:r w:rsidRPr="004978D1"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55]</w:t>
            </w:r>
            <w:r w:rsidRPr="004978D1">
              <w:rPr>
                <w:sz w:val="20"/>
              </w:rPr>
              <w:fldChar w:fldCharType="end"/>
            </w:r>
            <w:r>
              <w:rPr>
                <w:sz w:val="20"/>
              </w:rPr>
              <w:t>, wetlands,</w:t>
            </w:r>
            <w:r w:rsidRPr="004978D1">
              <w:rPr>
                <w:sz w:val="20"/>
              </w:rPr>
              <w:t xml:space="preserve"> 4-33</w:t>
            </w:r>
            <w:r>
              <w:rPr>
                <w:sz w:val="20"/>
              </w:rPr>
              <w:t xml:space="preserve"> °C</w:t>
            </w:r>
            <w:r w:rsidRPr="004978D1">
              <w:rPr>
                <w:sz w:val="20"/>
              </w:rPr>
              <w:t xml:space="preserve"> (20-</w:t>
            </w:r>
            <w:r>
              <w:rPr>
                <w:sz w:val="20"/>
              </w:rPr>
              <w:t>23), pH 3.5-7.2 (4.8-5.2), sMMO.</w:t>
            </w:r>
          </w:p>
        </w:tc>
      </w:tr>
      <w:tr w:rsidR="00DF3170" w:rsidTr="005E6005">
        <w:trPr>
          <w:cantSplit/>
          <w:trHeight w:val="532"/>
        </w:trPr>
        <w:tc>
          <w:tcPr>
            <w:tcW w:w="714" w:type="dxa"/>
            <w:tcBorders>
              <w:top w:val="single" w:sz="4" w:space="0" w:color="auto"/>
            </w:tcBorders>
            <w:textDirection w:val="btLr"/>
          </w:tcPr>
          <w:p w:rsidR="00DF3170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NC10</w:t>
            </w:r>
          </w:p>
        </w:tc>
        <w:tc>
          <w:tcPr>
            <w:tcW w:w="540" w:type="dxa"/>
            <w:tcBorders>
              <w:top w:val="single" w:sz="4" w:space="0" w:color="auto"/>
            </w:tcBorders>
            <w:textDirection w:val="btLr"/>
          </w:tcPr>
          <w:p w:rsidR="00DF3170" w:rsidRPr="00CA0745" w:rsidRDefault="00DF3170" w:rsidP="00253FD0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  <w:r w:rsidRPr="00CA0745">
              <w:rPr>
                <w:rFonts w:cs="Times New Roman"/>
                <w:sz w:val="20"/>
              </w:rPr>
              <w:t>i.s.</w:t>
            </w:r>
          </w:p>
        </w:tc>
        <w:tc>
          <w:tcPr>
            <w:tcW w:w="540" w:type="dxa"/>
            <w:tcBorders>
              <w:top w:val="single" w:sz="4" w:space="0" w:color="auto"/>
            </w:tcBorders>
            <w:textDirection w:val="btLr"/>
          </w:tcPr>
          <w:p w:rsidR="00DF3170" w:rsidRPr="00CA0745" w:rsidRDefault="00DF3170" w:rsidP="00253FD0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  <w:r w:rsidRPr="00CA0745">
              <w:rPr>
                <w:rFonts w:cs="Times New Roman"/>
                <w:sz w:val="20"/>
              </w:rPr>
              <w:t>i.s.</w:t>
            </w:r>
          </w:p>
        </w:tc>
        <w:tc>
          <w:tcPr>
            <w:tcW w:w="719" w:type="dxa"/>
            <w:tcBorders>
              <w:top w:val="single" w:sz="4" w:space="0" w:color="auto"/>
            </w:tcBorders>
            <w:textDirection w:val="btLr"/>
          </w:tcPr>
          <w:p w:rsidR="00DF3170" w:rsidRPr="00CA0745" w:rsidRDefault="00DF3170" w:rsidP="00253FD0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  <w:r w:rsidRPr="00CA0745">
              <w:rPr>
                <w:rFonts w:cs="Times New Roman"/>
                <w:sz w:val="20"/>
              </w:rPr>
              <w:t>i.s.</w:t>
            </w:r>
          </w:p>
        </w:tc>
        <w:tc>
          <w:tcPr>
            <w:tcW w:w="1982" w:type="dxa"/>
          </w:tcPr>
          <w:p w:rsidR="00DF3170" w:rsidRPr="004E2DEC" w:rsidRDefault="00DF3170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4E2DEC">
              <w:rPr>
                <w:i/>
                <w:color w:val="000000"/>
                <w:sz w:val="20"/>
              </w:rPr>
              <w:t>Methylomirabilis</w:t>
            </w:r>
          </w:p>
        </w:tc>
        <w:tc>
          <w:tcPr>
            <w:tcW w:w="10893" w:type="dxa"/>
          </w:tcPr>
          <w:p w:rsidR="00DF3170" w:rsidRPr="004978D1" w:rsidRDefault="00DF3170" w:rsidP="00253FD0">
            <w:pPr>
              <w:spacing w:line="276" w:lineRule="auto"/>
              <w:rPr>
                <w:color w:val="000000"/>
                <w:sz w:val="20"/>
              </w:rPr>
            </w:pPr>
            <w:r w:rsidRPr="000A2CAB">
              <w:rPr>
                <w:i/>
                <w:color w:val="000000"/>
                <w:sz w:val="20"/>
              </w:rPr>
              <w:t>M. oxyfera</w:t>
            </w:r>
            <w:r>
              <w:rPr>
                <w:color w:val="000000"/>
                <w:sz w:val="20"/>
              </w:rPr>
              <w:t xml:space="preserve"> </w:t>
            </w:r>
            <w:r>
              <w:rPr>
                <w:color w:val="000000"/>
                <w:sz w:val="20"/>
              </w:rPr>
              <w:fldChar w:fldCharType="begin">
                <w:fldData xml:space="preserve">PEVuZE5vdGU+PENpdGU+PEF1dGhvcj5FdHR3aWc8L0F1dGhvcj48WWVhcj4yMDEwPC9ZZWFyPjxS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</w:fldData>
              </w:fldChar>
            </w:r>
            <w:r w:rsidR="0029259C">
              <w:rPr>
                <w:color w:val="000000"/>
                <w:sz w:val="20"/>
              </w:rPr>
              <w:instrText xml:space="preserve"> ADDIN EN.CITE </w:instrText>
            </w:r>
            <w:r w:rsidR="0029259C">
              <w:rPr>
                <w:color w:val="000000"/>
                <w:sz w:val="20"/>
              </w:rPr>
              <w:fldChar w:fldCharType="begin">
                <w:fldData xml:space="preserve">PEVuZE5vdGU+PENpdGU+PEF1dGhvcj5FdHR3aWc8L0F1dGhvcj48WWVhcj4yMDEwPC9ZZWFyPjxS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</w:fldData>
              </w:fldChar>
            </w:r>
            <w:r w:rsidR="0029259C">
              <w:rPr>
                <w:color w:val="000000"/>
                <w:sz w:val="20"/>
              </w:rPr>
              <w:instrText xml:space="preserve"> ADDIN EN.CITE.DATA </w:instrText>
            </w:r>
            <w:r w:rsidR="0029259C">
              <w:rPr>
                <w:color w:val="000000"/>
                <w:sz w:val="20"/>
              </w:rPr>
            </w:r>
            <w:r w:rsidR="0029259C">
              <w:rPr>
                <w:color w:val="000000"/>
                <w:sz w:val="20"/>
              </w:rPr>
              <w:fldChar w:fldCharType="end"/>
            </w:r>
            <w:r>
              <w:rPr>
                <w:color w:val="000000"/>
                <w:sz w:val="20"/>
              </w:rPr>
              <w:fldChar w:fldCharType="separate"/>
            </w:r>
            <w:r w:rsidR="0029259C">
              <w:rPr>
                <w:noProof/>
                <w:color w:val="000000"/>
                <w:sz w:val="20"/>
              </w:rPr>
              <w:t>[56]</w:t>
            </w:r>
            <w:r>
              <w:rPr>
                <w:color w:val="000000"/>
                <w:sz w:val="20"/>
              </w:rPr>
              <w:fldChar w:fldCharType="end"/>
            </w:r>
            <w:r>
              <w:rPr>
                <w:color w:val="000000"/>
                <w:sz w:val="20"/>
              </w:rPr>
              <w:t xml:space="preserve">, freshwater, at least 25-30 °C, at least pH 7.0-8.0, pMMO; </w:t>
            </w:r>
            <w:r w:rsidRPr="00D052AE">
              <w:rPr>
                <w:i/>
                <w:color w:val="000000"/>
                <w:sz w:val="20"/>
              </w:rPr>
              <w:t>M. lanthanidiphila</w:t>
            </w:r>
            <w:r>
              <w:rPr>
                <w:color w:val="000000"/>
                <w:sz w:val="20"/>
              </w:rPr>
              <w:t xml:space="preserve"> </w:t>
            </w:r>
            <w:r>
              <w:rPr>
                <w:color w:val="000000"/>
                <w:sz w:val="20"/>
              </w:rPr>
              <w:fldChar w:fldCharType="begin"/>
            </w:r>
            <w:r w:rsidR="0029259C">
              <w:rPr>
                <w:color w:val="000000"/>
                <w:sz w:val="20"/>
              </w:rPr>
              <w:instrText xml:space="preserve"> ADDIN EN.CITE &lt;EndNote&gt;&lt;Cite&gt;&lt;Author&gt;Versantvoort&lt;/Author&gt;&lt;Year&gt;2018&lt;/Year&gt;&lt;RecNum&gt;1742&lt;/RecNum&gt;&lt;DisplayText&gt;[57]&lt;/DisplayText&gt;&lt;record&gt;&lt;rec-number&gt;1742&lt;/rec-number&gt;&lt;foreign-keys&gt;&lt;key app="EN" db-id="sz5spw02vsprswerr5tpvvfj2dzxzpv29p2t" timestamp="1536119668"&gt;1742&lt;/key&gt;&lt;/foreign-keys&gt;&lt;ref-type name="Journal Article"&gt;17&lt;/ref-type&gt;&lt;contributors&gt;&lt;authors&gt;&lt;author&gt;Versantvoort, W.&lt;/author&gt;&lt;author&gt;Guerrero-Cruz, S.&lt;/author&gt;&lt;author&gt;Speth, D. R.&lt;/author&gt;&lt;author&gt;Frank, J.&lt;/author&gt;&lt;author&gt;Gambelli, L.&lt;/author&gt;&lt;author&gt;Cremers, G.&lt;/author&gt;&lt;author&gt;van Alen, T.&lt;/author&gt;&lt;author&gt;Jetten, M. S. M.&lt;/author&gt;&lt;author&gt;Kartal, B.&lt;/author&gt;&lt;author&gt;Op den Camp, H. J. M.&lt;/author&gt;&lt;author&gt;Reimann, J.&lt;/author&gt;&lt;/authors&gt;&lt;/contributors&gt;&lt;titles&gt;&lt;title&gt;&lt;style face="normal" font="default" size="100%"&gt;Comparative Genomics of Candidatus&lt;/style&gt;&lt;style face="italic" font="default" size="100%"&gt; Methylomirabilis &lt;/style&gt;&lt;style face="normal" font="default" size="100%"&gt;Species and Description of Ca. &lt;/style&gt;&lt;style face="italic" font="default" size="100%"&gt;Methylomirabilis Lanthanidiphila&lt;/style&gt;&lt;/title&gt;&lt;secondary-title&gt;Frontiers in Microbiology&lt;/secondary-title&gt;&lt;short-title&gt;Comparative genomics of Candidatus Methylomirabilis species&lt;/short-title&gt;&lt;/titles&gt;&lt;periodical&gt;&lt;full-title&gt;Frontiers in microbiology&lt;/full-title&gt;&lt;/periodical&gt;&lt;volume&gt;9&lt;/volume&gt;&lt;number&gt;1672&lt;/number&gt;&lt;keywords&gt;&lt;keyword&gt;Methylomirabilis,Anaerobic methane oxidation,NC10 bacteria,nitrite,Methylotrophy&lt;/keyword&gt;&lt;/keywords&gt;&lt;dates&gt;&lt;year&gt;2018&lt;/year&gt;&lt;pub-dates&gt;&lt;date&gt;2018-July-24&lt;/date&gt;&lt;/pub-dates&gt;&lt;/dates&gt;&lt;isbn&gt;1664-302X&lt;/isbn&gt;&lt;work-type&gt;Original Research&lt;/work-type&gt;&lt;urls&gt;&lt;related-urls&gt;&lt;url&gt;https://www.frontiersin.org/article/10.3389/fmicb.2018.01672&lt;/url&gt;&lt;/related-urls&gt;&lt;/urls&gt;&lt;electronic-resource-num&gt;10.3389/fmicb.2018.01672&lt;/electronic-resource-num&gt;&lt;language&gt;English&lt;/language&gt;&lt;/record&gt;&lt;/Cite&gt;&lt;/EndNote&gt;</w:instrText>
            </w:r>
            <w:r>
              <w:rPr>
                <w:color w:val="000000"/>
                <w:sz w:val="20"/>
              </w:rPr>
              <w:fldChar w:fldCharType="separate"/>
            </w:r>
            <w:r w:rsidR="0029259C">
              <w:rPr>
                <w:noProof/>
                <w:color w:val="000000"/>
                <w:sz w:val="20"/>
              </w:rPr>
              <w:t>[57]</w:t>
            </w:r>
            <w:r>
              <w:rPr>
                <w:color w:val="000000"/>
                <w:sz w:val="20"/>
              </w:rPr>
              <w:fldChar w:fldCharType="end"/>
            </w:r>
            <w:r>
              <w:rPr>
                <w:color w:val="000000"/>
                <w:sz w:val="20"/>
              </w:rPr>
              <w:t xml:space="preserve">, freshwater, at least 25-30, at least pH 7.0-9.0, pMMO. </w:t>
            </w:r>
          </w:p>
        </w:tc>
      </w:tr>
      <w:tr w:rsidR="00CA0745" w:rsidTr="00CA0745">
        <w:tc>
          <w:tcPr>
            <w:tcW w:w="714" w:type="dxa"/>
            <w:vMerge w:val="restart"/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  <w:r w:rsidRPr="00CA0745">
              <w:rPr>
                <w:rFonts w:cs="Times New Roman"/>
                <w:sz w:val="20"/>
              </w:rPr>
              <w:t>Verruco-microbia</w:t>
            </w:r>
          </w:p>
        </w:tc>
        <w:tc>
          <w:tcPr>
            <w:tcW w:w="540" w:type="dxa"/>
            <w:textDirection w:val="btLr"/>
          </w:tcPr>
          <w:p w:rsidR="00CA0745" w:rsidRPr="00CA0745" w:rsidRDefault="00CA0745" w:rsidP="00253FD0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  <w:r w:rsidRPr="00CA0745">
              <w:rPr>
                <w:rFonts w:cs="Times New Roman"/>
                <w:sz w:val="20"/>
              </w:rPr>
              <w:t>i.s.</w:t>
            </w:r>
          </w:p>
        </w:tc>
        <w:tc>
          <w:tcPr>
            <w:tcW w:w="540" w:type="dxa"/>
            <w:textDirection w:val="btLr"/>
          </w:tcPr>
          <w:p w:rsidR="00CA0745" w:rsidRPr="00CA0745" w:rsidRDefault="00CA0745" w:rsidP="00253FD0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  <w:r w:rsidRPr="00CA0745">
              <w:rPr>
                <w:rFonts w:cs="Times New Roman"/>
                <w:sz w:val="20"/>
              </w:rPr>
              <w:t>i.s.</w:t>
            </w:r>
          </w:p>
        </w:tc>
        <w:tc>
          <w:tcPr>
            <w:tcW w:w="719" w:type="dxa"/>
            <w:textDirection w:val="btLr"/>
          </w:tcPr>
          <w:p w:rsidR="00CA0745" w:rsidRPr="00CA0745" w:rsidRDefault="00CA0745" w:rsidP="00253FD0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  <w:r w:rsidRPr="00CA0745">
              <w:rPr>
                <w:rFonts w:cs="Times New Roman"/>
                <w:sz w:val="20"/>
              </w:rPr>
              <w:t>i.s.</w:t>
            </w:r>
          </w:p>
        </w:tc>
        <w:tc>
          <w:tcPr>
            <w:tcW w:w="1982" w:type="dxa"/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4E2DEC">
              <w:rPr>
                <w:i/>
                <w:color w:val="000000"/>
                <w:sz w:val="20"/>
              </w:rPr>
              <w:t>Methylacidiphilum</w:t>
            </w:r>
          </w:p>
        </w:tc>
        <w:tc>
          <w:tcPr>
            <w:tcW w:w="10893" w:type="dxa"/>
          </w:tcPr>
          <w:p w:rsidR="00CA0745" w:rsidRPr="004978D1" w:rsidRDefault="00CA0745" w:rsidP="00253FD0">
            <w:pPr>
              <w:spacing w:line="276" w:lineRule="auto"/>
              <w:rPr>
                <w:b/>
                <w:bCs/>
                <w:color w:val="FF0000"/>
                <w:sz w:val="20"/>
              </w:rPr>
            </w:pPr>
            <w:r w:rsidRPr="00253FD0">
              <w:rPr>
                <w:rStyle w:val="candidatus-name"/>
                <w:b/>
                <w:i/>
                <w:color w:val="F03B20"/>
                <w:sz w:val="20"/>
              </w:rPr>
              <w:t>M.</w:t>
            </w:r>
            <w:r w:rsidRPr="00253FD0">
              <w:rPr>
                <w:b/>
                <w:i/>
                <w:color w:val="F03B20"/>
                <w:sz w:val="20"/>
              </w:rPr>
              <w:t xml:space="preserve"> </w:t>
            </w:r>
            <w:r w:rsidRPr="00253FD0">
              <w:rPr>
                <w:rStyle w:val="candidatus-name"/>
                <w:b/>
                <w:i/>
                <w:color w:val="F03B20"/>
                <w:sz w:val="20"/>
              </w:rPr>
              <w:t>infernorum</w:t>
            </w:r>
            <w:r w:rsidRPr="004978D1">
              <w:rPr>
                <w:rStyle w:val="candidatus-name"/>
                <w:sz w:val="20"/>
              </w:rPr>
              <w:t xml:space="preserve"> </w:t>
            </w:r>
            <w:r>
              <w:rPr>
                <w:rStyle w:val="candidatus-name"/>
                <w:sz w:val="20"/>
              </w:rPr>
              <w:fldChar w:fldCharType="begin">
                <w:fldData xml:space="preserve">PEVuZE5vdGU+PENpdGU+PEF1dGhvcj5EdW5maWVsZDwvQXV0aG9yPjxZZWFyPjIwMDc8L1llYXI+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</w:fldData>
              </w:fldChar>
            </w:r>
            <w:r w:rsidR="0029259C">
              <w:rPr>
                <w:rStyle w:val="candidatus-name"/>
                <w:sz w:val="20"/>
              </w:rPr>
              <w:instrText xml:space="preserve"> ADDIN EN.CITE </w:instrText>
            </w:r>
            <w:r w:rsidR="0029259C">
              <w:rPr>
                <w:rStyle w:val="candidatus-name"/>
                <w:sz w:val="20"/>
              </w:rPr>
              <w:fldChar w:fldCharType="begin">
                <w:fldData xml:space="preserve">PEVuZE5vdGU+PENpdGU+PEF1dGhvcj5EdW5maWVsZDwvQXV0aG9yPjxZZWFyPjIwMDc8L1llYXI+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</w:fldData>
              </w:fldChar>
            </w:r>
            <w:r w:rsidR="0029259C">
              <w:rPr>
                <w:rStyle w:val="candidatus-name"/>
                <w:sz w:val="20"/>
              </w:rPr>
              <w:instrText xml:space="preserve"> ADDIN EN.CITE.DATA </w:instrText>
            </w:r>
            <w:r w:rsidR="0029259C">
              <w:rPr>
                <w:rStyle w:val="candidatus-name"/>
                <w:sz w:val="20"/>
              </w:rPr>
            </w:r>
            <w:r w:rsidR="0029259C">
              <w:rPr>
                <w:rStyle w:val="candidatus-name"/>
                <w:sz w:val="20"/>
              </w:rPr>
              <w:fldChar w:fldCharType="end"/>
            </w:r>
            <w:r>
              <w:rPr>
                <w:rStyle w:val="candidatus-name"/>
                <w:sz w:val="20"/>
              </w:rPr>
              <w:fldChar w:fldCharType="separate"/>
            </w:r>
            <w:r w:rsidR="0029259C">
              <w:rPr>
                <w:rStyle w:val="candidatus-name"/>
                <w:noProof/>
                <w:sz w:val="20"/>
              </w:rPr>
              <w:t>[58]</w:t>
            </w:r>
            <w:r>
              <w:rPr>
                <w:rStyle w:val="candidatus-name"/>
                <w:sz w:val="20"/>
              </w:rPr>
              <w:fldChar w:fldCharType="end"/>
            </w:r>
            <w:r>
              <w:rPr>
                <w:rStyle w:val="candidatus-name"/>
                <w:sz w:val="20"/>
              </w:rPr>
              <w:t>, geothermal soil, (</w:t>
            </w:r>
            <w:r w:rsidRPr="004978D1">
              <w:rPr>
                <w:rStyle w:val="candidatus-name"/>
                <w:sz w:val="20"/>
              </w:rPr>
              <w:t>60</w:t>
            </w:r>
            <w:r>
              <w:rPr>
                <w:rStyle w:val="candidatus-name"/>
                <w:sz w:val="20"/>
              </w:rPr>
              <w:t xml:space="preserve"> °</w:t>
            </w:r>
            <w:r w:rsidRPr="004978D1">
              <w:rPr>
                <w:rStyle w:val="candidatus-name"/>
                <w:sz w:val="20"/>
              </w:rPr>
              <w:t>C</w:t>
            </w:r>
            <w:r>
              <w:rPr>
                <w:rStyle w:val="candidatus-name"/>
                <w:sz w:val="20"/>
              </w:rPr>
              <w:t xml:space="preserve">), </w:t>
            </w:r>
            <w:r w:rsidRPr="004978D1">
              <w:rPr>
                <w:rStyle w:val="candidatus-name"/>
                <w:sz w:val="20"/>
              </w:rPr>
              <w:t>pH 1</w:t>
            </w:r>
            <w:r>
              <w:rPr>
                <w:rStyle w:val="candidatus-name"/>
                <w:sz w:val="20"/>
              </w:rPr>
              <w:t>.0</w:t>
            </w:r>
            <w:r w:rsidRPr="004978D1">
              <w:rPr>
                <w:rStyle w:val="candidatus-name"/>
                <w:sz w:val="20"/>
              </w:rPr>
              <w:t>-6</w:t>
            </w:r>
            <w:r>
              <w:rPr>
                <w:rStyle w:val="candidatus-name"/>
                <w:sz w:val="20"/>
              </w:rPr>
              <w:t>.0</w:t>
            </w:r>
            <w:r w:rsidRPr="004978D1">
              <w:rPr>
                <w:rStyle w:val="candidatus-name"/>
                <w:sz w:val="20"/>
              </w:rPr>
              <w:t xml:space="preserve"> (2</w:t>
            </w:r>
            <w:r>
              <w:rPr>
                <w:rStyle w:val="candidatus-name"/>
                <w:sz w:val="20"/>
              </w:rPr>
              <w:t>.0</w:t>
            </w:r>
            <w:r w:rsidRPr="004978D1">
              <w:rPr>
                <w:rStyle w:val="candidatus-name"/>
                <w:sz w:val="20"/>
              </w:rPr>
              <w:t xml:space="preserve">-2.5), pMMO; </w:t>
            </w:r>
            <w:r w:rsidRPr="00253FD0">
              <w:rPr>
                <w:rStyle w:val="candidatus-name"/>
                <w:b/>
                <w:i/>
                <w:color w:val="F03B20"/>
                <w:sz w:val="20"/>
              </w:rPr>
              <w:t>M. fumiolicum</w:t>
            </w:r>
            <w:r w:rsidRPr="004978D1">
              <w:rPr>
                <w:rStyle w:val="candidatus-name"/>
                <w:sz w:val="20"/>
              </w:rPr>
              <w:t xml:space="preserve"> </w:t>
            </w:r>
            <w:r w:rsidRPr="004978D1">
              <w:rPr>
                <w:rStyle w:val="candidatus-name"/>
                <w:sz w:val="20"/>
              </w:rPr>
              <w:fldChar w:fldCharType="begin">
                <w:fldData xml:space="preserve">PEVuZE5vdGU+PENpdGU+PEF1dGhvcj5Qb2w8L0F1dGhvcj48WWVhcj4yMDA3PC9ZZWFyPjxSZWNO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</w:fldData>
              </w:fldChar>
            </w:r>
            <w:r w:rsidR="0029259C">
              <w:rPr>
                <w:rStyle w:val="candidatus-name"/>
                <w:sz w:val="20"/>
              </w:rPr>
              <w:instrText xml:space="preserve"> ADDIN EN.CITE </w:instrText>
            </w:r>
            <w:r w:rsidR="0029259C">
              <w:rPr>
                <w:rStyle w:val="candidatus-name"/>
                <w:sz w:val="20"/>
              </w:rPr>
              <w:fldChar w:fldCharType="begin">
                <w:fldData xml:space="preserve">PEVuZE5vdGU+PENpdGU+PEF1dGhvcj5Qb2w8L0F1dGhvcj48WWVhcj4yMDA3PC9ZZWFyPjxSZWNO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</w:fldData>
              </w:fldChar>
            </w:r>
            <w:r w:rsidR="0029259C">
              <w:rPr>
                <w:rStyle w:val="candidatus-name"/>
                <w:sz w:val="20"/>
              </w:rPr>
              <w:instrText xml:space="preserve"> ADDIN EN.CITE.DATA </w:instrText>
            </w:r>
            <w:r w:rsidR="0029259C">
              <w:rPr>
                <w:rStyle w:val="candidatus-name"/>
                <w:sz w:val="20"/>
              </w:rPr>
            </w:r>
            <w:r w:rsidR="0029259C">
              <w:rPr>
                <w:rStyle w:val="candidatus-name"/>
                <w:sz w:val="20"/>
              </w:rPr>
              <w:fldChar w:fldCharType="end"/>
            </w:r>
            <w:r w:rsidRPr="004978D1">
              <w:rPr>
                <w:rStyle w:val="candidatus-name"/>
                <w:sz w:val="20"/>
              </w:rPr>
              <w:fldChar w:fldCharType="separate"/>
            </w:r>
            <w:r w:rsidR="0029259C">
              <w:rPr>
                <w:rStyle w:val="candidatus-name"/>
                <w:noProof/>
                <w:sz w:val="20"/>
              </w:rPr>
              <w:t>[59]</w:t>
            </w:r>
            <w:r w:rsidRPr="004978D1">
              <w:rPr>
                <w:rStyle w:val="candidatus-name"/>
                <w:sz w:val="20"/>
              </w:rPr>
              <w:fldChar w:fldCharType="end"/>
            </w:r>
            <w:r>
              <w:rPr>
                <w:rStyle w:val="candidatus-name"/>
                <w:sz w:val="20"/>
              </w:rPr>
              <w:t>, geothermal soil,</w:t>
            </w:r>
            <w:r w:rsidRPr="004978D1">
              <w:rPr>
                <w:rStyle w:val="candidatus-name"/>
                <w:sz w:val="20"/>
              </w:rPr>
              <w:t xml:space="preserve"> 40-65</w:t>
            </w:r>
            <w:r>
              <w:rPr>
                <w:rStyle w:val="candidatus-name"/>
                <w:sz w:val="20"/>
              </w:rPr>
              <w:t xml:space="preserve"> °</w:t>
            </w:r>
            <w:r w:rsidRPr="004978D1">
              <w:rPr>
                <w:rStyle w:val="candidatus-name"/>
                <w:sz w:val="20"/>
              </w:rPr>
              <w:t xml:space="preserve">C (55), pH 0.8-5.8, pMMO; </w:t>
            </w:r>
            <w:r w:rsidRPr="00253FD0">
              <w:rPr>
                <w:rStyle w:val="candidatus-name"/>
                <w:b/>
                <w:i/>
                <w:color w:val="F03B20"/>
                <w:sz w:val="20"/>
              </w:rPr>
              <w:t>M. kamchatkense</w:t>
            </w:r>
            <w:r w:rsidRPr="00253FD0">
              <w:rPr>
                <w:rStyle w:val="candidatus-name"/>
                <w:color w:val="F03B20"/>
                <w:sz w:val="20"/>
              </w:rPr>
              <w:t xml:space="preserve"> </w:t>
            </w:r>
            <w:r w:rsidRPr="004978D1">
              <w:rPr>
                <w:rStyle w:val="candidatus-name"/>
                <w:sz w:val="20"/>
              </w:rPr>
              <w:fldChar w:fldCharType="begin"/>
            </w:r>
            <w:r w:rsidR="0029259C">
              <w:rPr>
                <w:rStyle w:val="candidatus-name"/>
                <w:sz w:val="20"/>
              </w:rPr>
              <w:instrText xml:space="preserve"> ADDIN EN.CITE &lt;EndNote&gt;&lt;Cite&gt;&lt;Author&gt;Islam&lt;/Author&gt;&lt;Year&gt;2008&lt;/Year&gt;&lt;RecNum&gt;463&lt;/RecNum&gt;&lt;DisplayText&gt;[60]&lt;/DisplayText&gt;&lt;record&gt;&lt;rec-number&gt;463&lt;/rec-number&gt;&lt;foreign-keys&gt;&lt;key app="EN" db-id="sz5spw02vsprswerr5tpvvfj2dzxzpv29p2t" timestamp="1373506028"&gt;463&lt;/key&gt;&lt;/foreign-keys&gt;&lt;ref-type name="Journal Article"&gt;17&lt;/ref-type&gt;&lt;contributors&gt;&lt;authors&gt;&lt;author&gt;Islam, T.&lt;/author&gt;&lt;author&gt;Jensen, S.&lt;/author&gt;&lt;author&gt;Reigstad, L. J.&lt;/author&gt;&lt;author&gt;Larsen, Ø&lt;/author&gt;&lt;author&gt;Birkeland, N. K.&lt;/author&gt;&lt;/authors&gt;&lt;/contributors&gt;&lt;auth-address&gt;Department of Biology, University of Bergen, N-5020 Bergen, Norway&amp;#xD;Centre for Geobiology, University of Bergen, P.O. Box 7800, N-5020 Bergen, Norway&lt;/auth-address&gt;&lt;titles&gt;&lt;title&gt;&lt;style face="normal" font="default" size="100%"&gt;Methane oxidation at 55°C and pH 2 by a thermoacidophilic bacterium belonging to the&lt;/style&gt;&lt;style face="italic" font="default" size="100%"&gt; Verrucomicrobia&lt;/style&gt;&lt;style face="normal" font="default" size="100%"&gt; phylum&lt;/style&gt;&lt;/title&gt;&lt;secondary-title&gt;Proceedings of the National Academy of Sciences&lt;/secondary-title&gt;&lt;/titles&gt;&lt;periodical&gt;&lt;full-title&gt;Proceedings of the National Academy of Sciences&lt;/full-title&gt;&lt;/periodical&gt;&lt;pages&gt;300-304&lt;/pages&gt;&lt;volume&gt;105&lt;/volume&gt;&lt;number&gt;1&lt;/number&gt;&lt;keywords&gt;&lt;keyword&gt;Extremophile, Methanotroph, methane, article, bacterium isolation, biogeochemistry, controlled study, gene amplification, nonhuman, oxidation, pH measurement, phylogeny, polymerase chain reaction, priority journal, Southern blotting, thermoacidophilic b&lt;/keyword&gt;&lt;/keywords&gt;&lt;dates&gt;&lt;year&gt;2008&lt;/year&gt;&lt;/dates&gt;&lt;isbn&gt;00278424 (ISSN)&lt;/isbn&gt;&lt;urls&gt;&lt;related-urls&gt;&lt;url&gt;http://www.scopus.com/inward/record.url?eid=2-s2.0-38349102157&amp;amp;partnerID=40&amp;amp;md5=11a9ab808e7fa17dbe32cd796c85b588&lt;/url&gt;&lt;/related-urls&gt;&lt;/urls&gt;&lt;/record&gt;&lt;/Cite&gt;&lt;/EndNote&gt;</w:instrText>
            </w:r>
            <w:r w:rsidRPr="004978D1">
              <w:rPr>
                <w:rStyle w:val="candidatus-name"/>
                <w:sz w:val="20"/>
              </w:rPr>
              <w:fldChar w:fldCharType="separate"/>
            </w:r>
            <w:r w:rsidR="0029259C">
              <w:rPr>
                <w:rStyle w:val="candidatus-name"/>
                <w:noProof/>
                <w:sz w:val="20"/>
              </w:rPr>
              <w:t>[60]</w:t>
            </w:r>
            <w:r w:rsidRPr="004978D1">
              <w:rPr>
                <w:rStyle w:val="candidatus-name"/>
                <w:sz w:val="20"/>
              </w:rPr>
              <w:fldChar w:fldCharType="end"/>
            </w:r>
            <w:r>
              <w:rPr>
                <w:rStyle w:val="candidatus-name"/>
                <w:sz w:val="20"/>
              </w:rPr>
              <w:t>, hot spring,</w:t>
            </w:r>
            <w:r w:rsidRPr="004978D1">
              <w:rPr>
                <w:rStyle w:val="candidatus-name"/>
                <w:sz w:val="20"/>
              </w:rPr>
              <w:t xml:space="preserve"> 37-60</w:t>
            </w:r>
            <w:r>
              <w:rPr>
                <w:rStyle w:val="candidatus-name"/>
                <w:sz w:val="20"/>
              </w:rPr>
              <w:t xml:space="preserve"> °</w:t>
            </w:r>
            <w:r w:rsidRPr="004978D1">
              <w:rPr>
                <w:rStyle w:val="candidatus-name"/>
                <w:sz w:val="20"/>
              </w:rPr>
              <w:t>C, pH</w:t>
            </w:r>
            <w:r>
              <w:rPr>
                <w:rStyle w:val="candidatus-name"/>
                <w:sz w:val="20"/>
              </w:rPr>
              <w:t xml:space="preserve"> </w:t>
            </w:r>
            <w:r w:rsidRPr="004978D1">
              <w:rPr>
                <w:rStyle w:val="candidatus-name"/>
                <w:sz w:val="20"/>
              </w:rPr>
              <w:t>2</w:t>
            </w:r>
            <w:r>
              <w:rPr>
                <w:rStyle w:val="candidatus-name"/>
                <w:sz w:val="20"/>
              </w:rPr>
              <w:t>.0</w:t>
            </w:r>
            <w:r w:rsidRPr="004978D1">
              <w:rPr>
                <w:rStyle w:val="candidatus-name"/>
                <w:sz w:val="20"/>
              </w:rPr>
              <w:t>-5</w:t>
            </w:r>
            <w:r>
              <w:rPr>
                <w:rStyle w:val="candidatus-name"/>
                <w:sz w:val="20"/>
              </w:rPr>
              <w:t>.0, pMMO.</w:t>
            </w:r>
          </w:p>
        </w:tc>
      </w:tr>
      <w:tr w:rsidR="00CA0745" w:rsidTr="00CA0745">
        <w:tc>
          <w:tcPr>
            <w:tcW w:w="714" w:type="dxa"/>
            <w:vMerge/>
            <w:textDirection w:val="btLr"/>
          </w:tcPr>
          <w:p w:rsidR="00CA0745" w:rsidRPr="00CA0745" w:rsidRDefault="00CA0745" w:rsidP="00CA0745">
            <w:pPr>
              <w:spacing w:line="276" w:lineRule="auto"/>
              <w:ind w:left="113" w:right="113"/>
              <w:rPr>
                <w:rFonts w:cs="Times New Roman"/>
                <w:sz w:val="20"/>
              </w:rPr>
            </w:pPr>
          </w:p>
        </w:tc>
        <w:tc>
          <w:tcPr>
            <w:tcW w:w="540" w:type="dxa"/>
            <w:textDirection w:val="btLr"/>
          </w:tcPr>
          <w:p w:rsidR="00CA0745" w:rsidRPr="00CA0745" w:rsidRDefault="00CA0745" w:rsidP="00253FD0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  <w:r w:rsidRPr="00CA0745">
              <w:rPr>
                <w:rFonts w:cs="Times New Roman"/>
                <w:sz w:val="20"/>
              </w:rPr>
              <w:t>i.s.</w:t>
            </w:r>
          </w:p>
        </w:tc>
        <w:tc>
          <w:tcPr>
            <w:tcW w:w="540" w:type="dxa"/>
            <w:textDirection w:val="btLr"/>
          </w:tcPr>
          <w:p w:rsidR="00CA0745" w:rsidRPr="00CA0745" w:rsidRDefault="00CA0745" w:rsidP="00253FD0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  <w:r w:rsidRPr="00CA0745">
              <w:rPr>
                <w:rFonts w:cs="Times New Roman"/>
                <w:sz w:val="20"/>
              </w:rPr>
              <w:t>i.s.</w:t>
            </w:r>
          </w:p>
        </w:tc>
        <w:tc>
          <w:tcPr>
            <w:tcW w:w="719" w:type="dxa"/>
            <w:textDirection w:val="btLr"/>
          </w:tcPr>
          <w:p w:rsidR="00CA0745" w:rsidRPr="00CA0745" w:rsidRDefault="00CA0745" w:rsidP="00253FD0">
            <w:pPr>
              <w:spacing w:line="276" w:lineRule="auto"/>
              <w:ind w:left="113" w:right="113"/>
              <w:jc w:val="center"/>
              <w:rPr>
                <w:rFonts w:cs="Times New Roman"/>
                <w:sz w:val="20"/>
              </w:rPr>
            </w:pPr>
            <w:r w:rsidRPr="00CA0745">
              <w:rPr>
                <w:rFonts w:cs="Times New Roman"/>
                <w:sz w:val="20"/>
              </w:rPr>
              <w:t>i.s.</w:t>
            </w:r>
          </w:p>
        </w:tc>
        <w:tc>
          <w:tcPr>
            <w:tcW w:w="1982" w:type="dxa"/>
          </w:tcPr>
          <w:p w:rsidR="00CA0745" w:rsidRPr="004E2DEC" w:rsidRDefault="00CA0745" w:rsidP="00253FD0">
            <w:pPr>
              <w:spacing w:line="276" w:lineRule="auto"/>
              <w:rPr>
                <w:i/>
                <w:color w:val="000000"/>
                <w:sz w:val="20"/>
              </w:rPr>
            </w:pPr>
            <w:r w:rsidRPr="004E2DEC">
              <w:rPr>
                <w:i/>
                <w:color w:val="000000"/>
                <w:sz w:val="20"/>
              </w:rPr>
              <w:t>Methylacidimicrobium</w:t>
            </w:r>
          </w:p>
        </w:tc>
        <w:tc>
          <w:tcPr>
            <w:tcW w:w="10893" w:type="dxa"/>
          </w:tcPr>
          <w:p w:rsidR="00CA0745" w:rsidRPr="000A2CAB" w:rsidRDefault="00CA0745" w:rsidP="00253FD0">
            <w:pPr>
              <w:spacing w:line="276" w:lineRule="auto"/>
              <w:rPr>
                <w:b/>
                <w:bCs/>
                <w:color w:val="ED7D31"/>
                <w:sz w:val="20"/>
              </w:rPr>
            </w:pPr>
            <w:r w:rsidRPr="00253FD0">
              <w:rPr>
                <w:b/>
                <w:i/>
                <w:color w:val="FEB24C"/>
                <w:sz w:val="20"/>
              </w:rPr>
              <w:t>M. tartarophylax</w:t>
            </w:r>
            <w:r w:rsidRPr="00253FD0">
              <w:rPr>
                <w:color w:val="FEB24C"/>
                <w:sz w:val="20"/>
              </w:rPr>
              <w:t xml:space="preserve"> </w:t>
            </w:r>
            <w:r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van Teeseling&lt;/Author&gt;&lt;Year&gt;2014&lt;/Year&gt;&lt;RecNum&gt;795&lt;/RecNum&gt;&lt;DisplayText&gt;[61]&lt;/DisplayText&gt;&lt;record&gt;&lt;rec-number&gt;795&lt;/rec-number&gt;&lt;foreign-keys&gt;&lt;key app="EN" db-id="sz5spw02vsprswerr5tpvvfj2dzxzpv29p2t" timestamp="1418158938"&gt;795&lt;/key&gt;&lt;/foreign-keys&gt;&lt;ref-type name="Journal Article"&gt;17&lt;/ref-type&gt;&lt;contributors&gt;&lt;authors&gt;&lt;author&gt;van Teeseling, M. C. F.&lt;/author&gt;&lt;author&gt;Pol, A.&lt;/author&gt;&lt;author&gt;Harhangi, H. R.&lt;/author&gt;&lt;author&gt;van der Zwart, S.&lt;/author&gt;&lt;author&gt;Jetten, M. S. M.&lt;/author&gt;&lt;author&gt;Op den Camp, H. J. M.&lt;/author&gt;&lt;author&gt;van Niftrik, L.&lt;/author&gt;&lt;/authors&gt;&lt;/contributors&gt;&lt;titles&gt;&lt;title&gt;&lt;style face="normal" font="default" size="100%"&gt;Expanding the verrucomicrobial methanotrophic world: Description of three novel species of &lt;/style&gt;&lt;style face="italic" font="default" size="100%"&gt;Methylacidimicrobium&lt;/style&gt;&lt;style face="normal" font="default" size="100%"&gt; gen. nov&lt;/style&gt;&lt;/title&gt;&lt;secondary-title&gt;Applied and Environmental Microbiology&lt;/secondary-title&gt;&lt;alt-title&gt;Appl Environ Microb&lt;/alt-title&gt;&lt;/titles&gt;&lt;periodical&gt;&lt;full-title&gt;Applied and Environmental Microbiology&lt;/full-title&gt;&lt;abbr-1&gt;Appl Environ Microb&lt;/abbr-1&gt;&lt;/periodical&gt;&lt;alt-periodical&gt;&lt;full-title&gt;Applied and Environmental Microbiology&lt;/full-title&gt;&lt;abbr-1&gt;Appl Environ Microb&lt;/abbr-1&gt;&lt;/alt-periodical&gt;&lt;pages&gt;6782-6791&lt;/pages&gt;&lt;volume&gt;80&lt;/volume&gt;&lt;number&gt;21&lt;/number&gt;&lt;dates&gt;&lt;year&gt;2014&lt;/year&gt;&lt;pub-dates&gt;&lt;date&gt;November 1, 2014&lt;/date&gt;&lt;/pub-dates&gt;&lt;/dates&gt;&lt;urls&gt;&lt;related-urls&gt;&lt;url&gt;http://aem.asm.org/content/80/21/6782.abstract&lt;/url&gt;&lt;/related-urls&gt;&lt;/urls&gt;&lt;electronic-resource-num&gt;10.1128/aem.01838-14&lt;/electronic-resource-num&gt;&lt;/record&gt;&lt;/Cite&gt;&lt;/EndNote&gt;</w:instrText>
            </w:r>
            <w:r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61]</w:t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  <w:t>, geothermal soil, ?</w:t>
            </w:r>
            <w:r w:rsidRPr="000A2CAB">
              <w:rPr>
                <w:sz w:val="20"/>
              </w:rPr>
              <w:t>-43 °C (38), pH 0.5-</w:t>
            </w:r>
            <w:r>
              <w:rPr>
                <w:sz w:val="20"/>
              </w:rPr>
              <w:t>5.0</w:t>
            </w:r>
            <w:r w:rsidRPr="000A2CAB">
              <w:rPr>
                <w:sz w:val="20"/>
              </w:rPr>
              <w:t xml:space="preserve"> (1.0-3.0), pMMO; </w:t>
            </w:r>
            <w:r w:rsidRPr="000A2CAB">
              <w:rPr>
                <w:i/>
                <w:sz w:val="20"/>
              </w:rPr>
              <w:t>M. fagopyrum</w:t>
            </w:r>
            <w:r w:rsidRPr="000A2CAB">
              <w:rPr>
                <w:sz w:val="20"/>
              </w:rPr>
              <w:t xml:space="preserve"> </w:t>
            </w:r>
            <w:r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van Teeseling&lt;/Author&gt;&lt;Year&gt;2014&lt;/Year&gt;&lt;RecNum&gt;795&lt;/RecNum&gt;&lt;DisplayText&gt;[61]&lt;/DisplayText&gt;&lt;record&gt;&lt;rec-number&gt;795&lt;/rec-number&gt;&lt;foreign-keys&gt;&lt;key app="EN" db-id="sz5spw02vsprswerr5tpvvfj2dzxzpv29p2t" timestamp="1418158938"&gt;795&lt;/key&gt;&lt;/foreign-keys&gt;&lt;ref-type name="Journal Article"&gt;17&lt;/ref-type&gt;&lt;contributors&gt;&lt;authors&gt;&lt;author&gt;van Teeseling, M. C. F.&lt;/author&gt;&lt;author&gt;Pol, A.&lt;/author&gt;&lt;author&gt;Harhangi, H. R.&lt;/author&gt;&lt;author&gt;van der Zwart, S.&lt;/author&gt;&lt;author&gt;Jetten, M. S. M.&lt;/author&gt;&lt;author&gt;Op den Camp, H. J. M.&lt;/author&gt;&lt;author&gt;van Niftrik, L.&lt;/author&gt;&lt;/authors&gt;&lt;/contributors&gt;&lt;titles&gt;&lt;title&gt;&lt;style face="normal" font="default" size="100%"&gt;Expanding the verrucomicrobial methanotrophic world: Description of three novel species of &lt;/style&gt;&lt;style face="italic" font="default" size="100%"&gt;Methylacidimicrobium&lt;/style&gt;&lt;style face="normal" font="default" size="100%"&gt; gen. nov&lt;/style&gt;&lt;/title&gt;&lt;secondary-title&gt;Applied and Environmental Microbiology&lt;/secondary-title&gt;&lt;alt-title&gt;Appl Environ Microb&lt;/alt-title&gt;&lt;/titles&gt;&lt;periodical&gt;&lt;full-title&gt;Applied and Environmental Microbiology&lt;/full-title&gt;&lt;abbr-1&gt;Appl Environ Microb&lt;/abbr-1&gt;&lt;/periodical&gt;&lt;alt-periodical&gt;&lt;full-title&gt;Applied and Environmental Microbiology&lt;/full-title&gt;&lt;abbr-1&gt;Appl Environ Microb&lt;/abbr-1&gt;&lt;/alt-periodical&gt;&lt;pages&gt;6782-6791&lt;/pages&gt;&lt;volume&gt;80&lt;/volume&gt;&lt;number&gt;21&lt;/number&gt;&lt;dates&gt;&lt;year&gt;2014&lt;/year&gt;&lt;pub-dates&gt;&lt;date&gt;November 1, 2014&lt;/date&gt;&lt;/pub-dates&gt;&lt;/dates&gt;&lt;urls&gt;&lt;related-urls&gt;&lt;url&gt;http://aem.asm.org/content/80/21/6782.abstract&lt;/url&gt;&lt;/related-urls&gt;&lt;/urls&gt;&lt;electronic-resource-num&gt;10.1128/aem.01838-14&lt;/electronic-resource-num&gt;&lt;/record&gt;&lt;/Cite&gt;&lt;/EndNote&gt;</w:instrText>
            </w:r>
            <w:r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61]</w:t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  <w:t>, geothermal soil, ?</w:t>
            </w:r>
            <w:r w:rsidRPr="000A2CAB">
              <w:rPr>
                <w:sz w:val="20"/>
              </w:rPr>
              <w:t>-39 °C (35), pH 0.6-</w:t>
            </w:r>
            <w:r>
              <w:rPr>
                <w:sz w:val="20"/>
              </w:rPr>
              <w:t>5.0</w:t>
            </w:r>
            <w:r w:rsidRPr="000A2CAB">
              <w:rPr>
                <w:sz w:val="20"/>
              </w:rPr>
              <w:t xml:space="preserve"> (1.5-3.0), pMMO; </w:t>
            </w:r>
            <w:r w:rsidRPr="00253FD0">
              <w:rPr>
                <w:b/>
                <w:i/>
                <w:color w:val="F03B20"/>
                <w:sz w:val="20"/>
              </w:rPr>
              <w:t>M. cyclopophantes</w:t>
            </w:r>
            <w:r w:rsidRPr="000A2CAB">
              <w:rPr>
                <w:sz w:val="20"/>
              </w:rPr>
              <w:t xml:space="preserve"> </w:t>
            </w:r>
            <w:r>
              <w:rPr>
                <w:sz w:val="20"/>
              </w:rPr>
              <w:fldChar w:fldCharType="begin"/>
            </w:r>
            <w:r w:rsidR="0029259C">
              <w:rPr>
                <w:sz w:val="20"/>
              </w:rPr>
              <w:instrText xml:space="preserve"> ADDIN EN.CITE &lt;EndNote&gt;&lt;Cite&gt;&lt;Author&gt;van Teeseling&lt;/Author&gt;&lt;Year&gt;2014&lt;/Year&gt;&lt;RecNum&gt;795&lt;/RecNum&gt;&lt;DisplayText&gt;[61]&lt;/DisplayText&gt;&lt;record&gt;&lt;rec-number&gt;795&lt;/rec-number&gt;&lt;foreign-keys&gt;&lt;key app="EN" db-id="sz5spw02vsprswerr5tpvvfj2dzxzpv29p2t" timestamp="1418158938"&gt;795&lt;/key&gt;&lt;/foreign-keys&gt;&lt;ref-type name="Journal Article"&gt;17&lt;/ref-type&gt;&lt;contributors&gt;&lt;authors&gt;&lt;author&gt;van Teeseling, M. C. F.&lt;/author&gt;&lt;author&gt;Pol, A.&lt;/author&gt;&lt;author&gt;Harhangi, H. R.&lt;/author&gt;&lt;author&gt;van der Zwart, S.&lt;/author&gt;&lt;author&gt;Jetten, M. S. M.&lt;/author&gt;&lt;author&gt;Op den Camp, H. J. M.&lt;/author&gt;&lt;author&gt;van Niftrik, L.&lt;/author&gt;&lt;/authors&gt;&lt;/contributors&gt;&lt;titles&gt;&lt;title&gt;&lt;style face="normal" font="default" size="100%"&gt;Expanding the verrucomicrobial methanotrophic world: Description of three novel species of &lt;/style&gt;&lt;style face="italic" font="default" size="100%"&gt;Methylacidimicrobium&lt;/style&gt;&lt;style face="normal" font="default" size="100%"&gt; gen. nov&lt;/style&gt;&lt;/title&gt;&lt;secondary-title&gt;Applied and Environmental Microbiology&lt;/secondary-title&gt;&lt;alt-title&gt;Appl Environ Microb&lt;/alt-title&gt;&lt;/titles&gt;&lt;periodical&gt;&lt;full-title&gt;Applied and Environmental Microbiology&lt;/full-title&gt;&lt;abbr-1&gt;Appl Environ Microb&lt;/abbr-1&gt;&lt;/periodical&gt;&lt;alt-periodical&gt;&lt;full-title&gt;Applied and Environmental Microbiology&lt;/full-title&gt;&lt;abbr-1&gt;Appl Environ Microb&lt;/abbr-1&gt;&lt;/alt-periodical&gt;&lt;pages&gt;6782-6791&lt;/pages&gt;&lt;volume&gt;80&lt;/volume&gt;&lt;number&gt;21&lt;/number&gt;&lt;dates&gt;&lt;year&gt;2014&lt;/year&gt;&lt;pub-dates&gt;&lt;date&gt;November 1, 2014&lt;/date&gt;&lt;/pub-dates&gt;&lt;/dates&gt;&lt;urls&gt;&lt;related-urls&gt;&lt;url&gt;http://aem.asm.org/content/80/21/6782.abstract&lt;/url&gt;&lt;/related-urls&gt;&lt;/urls&gt;&lt;electronic-resource-num&gt;10.1128/aem.01838-14&lt;/electronic-resource-num&gt;&lt;/record&gt;&lt;/Cite&gt;&lt;/EndNote&gt;</w:instrText>
            </w:r>
            <w:r>
              <w:rPr>
                <w:sz w:val="20"/>
              </w:rPr>
              <w:fldChar w:fldCharType="separate"/>
            </w:r>
            <w:r w:rsidR="0029259C">
              <w:rPr>
                <w:noProof/>
                <w:sz w:val="20"/>
              </w:rPr>
              <w:t>[61]</w:t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  <w:t>, geothermal soil, ?</w:t>
            </w:r>
            <w:r w:rsidRPr="000A2CAB">
              <w:rPr>
                <w:sz w:val="20"/>
              </w:rPr>
              <w:t>-49 °C (44), pH 0.6-</w:t>
            </w:r>
            <w:r>
              <w:rPr>
                <w:sz w:val="20"/>
              </w:rPr>
              <w:t>5.0</w:t>
            </w:r>
            <w:r w:rsidRPr="000A2CAB">
              <w:rPr>
                <w:sz w:val="20"/>
              </w:rPr>
              <w:t xml:space="preserve"> (1.5-3.0), pMMO</w:t>
            </w:r>
            <w:r>
              <w:rPr>
                <w:sz w:val="20"/>
              </w:rPr>
              <w:t>.</w:t>
            </w:r>
          </w:p>
        </w:tc>
      </w:tr>
    </w:tbl>
    <w:p w:rsidR="00347B1C" w:rsidRDefault="00347B1C"/>
    <w:p w:rsidR="00DF3170" w:rsidRPr="00EC797E" w:rsidRDefault="00DF3170" w:rsidP="00CA0745">
      <w:pPr>
        <w:keepLines/>
        <w:autoSpaceDE w:val="0"/>
        <w:autoSpaceDN w:val="0"/>
        <w:adjustRightInd w:val="0"/>
        <w:rPr>
          <w:color w:val="FEB24C"/>
          <w:sz w:val="24"/>
          <w:szCs w:val="24"/>
        </w:rPr>
      </w:pPr>
      <w:bookmarkStart w:id="0" w:name="_Hlk488086975"/>
      <w:r w:rsidRPr="00B53FE8">
        <w:rPr>
          <w:sz w:val="24"/>
          <w:szCs w:val="24"/>
        </w:rPr>
        <w:t>For the purposes of this</w:t>
      </w:r>
      <w:r>
        <w:rPr>
          <w:sz w:val="24"/>
          <w:szCs w:val="24"/>
        </w:rPr>
        <w:t xml:space="preserve"> review, we</w:t>
      </w:r>
      <w:r w:rsidRPr="00B53FE8">
        <w:rPr>
          <w:sz w:val="24"/>
          <w:szCs w:val="24"/>
        </w:rPr>
        <w:t xml:space="preserve"> define mesophilic microroganisms as having a T</w:t>
      </w:r>
      <w:r w:rsidRPr="00B53FE8">
        <w:rPr>
          <w:sz w:val="24"/>
          <w:szCs w:val="24"/>
          <w:vertAlign w:val="subscript"/>
        </w:rPr>
        <w:t>max</w:t>
      </w:r>
      <w:r w:rsidRPr="00B53FE8">
        <w:rPr>
          <w:sz w:val="24"/>
          <w:szCs w:val="24"/>
        </w:rPr>
        <w:t xml:space="preserve"> &lt; 42</w:t>
      </w:r>
      <w:r>
        <w:rPr>
          <w:sz w:val="24"/>
          <w:szCs w:val="24"/>
          <w:vertAlign w:val="superscript"/>
        </w:rPr>
        <w:t xml:space="preserve"> °</w:t>
      </w:r>
      <w:r w:rsidRPr="00B53FE8">
        <w:rPr>
          <w:sz w:val="24"/>
          <w:szCs w:val="24"/>
        </w:rPr>
        <w:t xml:space="preserve">C; thermotolerant, </w:t>
      </w:r>
      <w:r w:rsidRPr="00CD6B05">
        <w:rPr>
          <w:sz w:val="24"/>
          <w:szCs w:val="24"/>
        </w:rPr>
        <w:t>T</w:t>
      </w:r>
      <w:r w:rsidRPr="00CD6B05">
        <w:rPr>
          <w:sz w:val="24"/>
          <w:szCs w:val="24"/>
          <w:vertAlign w:val="subscript"/>
        </w:rPr>
        <w:t>max</w:t>
      </w:r>
      <w:r>
        <w:rPr>
          <w:sz w:val="24"/>
          <w:szCs w:val="24"/>
        </w:rPr>
        <w:t xml:space="preserve"> &gt; 42  °</w:t>
      </w:r>
      <w:r w:rsidRPr="00CD6B05">
        <w:rPr>
          <w:sz w:val="24"/>
          <w:szCs w:val="24"/>
        </w:rPr>
        <w:t xml:space="preserve">C but </w:t>
      </w:r>
      <w:r w:rsidRPr="00B53FE8">
        <w:rPr>
          <w:sz w:val="24"/>
          <w:szCs w:val="24"/>
        </w:rPr>
        <w:t xml:space="preserve">&lt; 50 </w:t>
      </w:r>
      <w:r>
        <w:rPr>
          <w:sz w:val="24"/>
          <w:szCs w:val="24"/>
        </w:rPr>
        <w:t>°</w:t>
      </w:r>
      <w:r w:rsidRPr="00B53FE8">
        <w:rPr>
          <w:sz w:val="24"/>
          <w:szCs w:val="24"/>
        </w:rPr>
        <w:t>C; thermophilic, T</w:t>
      </w:r>
      <w:r w:rsidRPr="00B53FE8">
        <w:rPr>
          <w:sz w:val="24"/>
          <w:szCs w:val="24"/>
          <w:vertAlign w:val="subscript"/>
        </w:rPr>
        <w:t>opt</w:t>
      </w:r>
      <w:r w:rsidRPr="00B53FE8">
        <w:rPr>
          <w:sz w:val="24"/>
          <w:szCs w:val="24"/>
        </w:rPr>
        <w:t xml:space="preserve"> &gt; 40 </w:t>
      </w:r>
      <w:r>
        <w:rPr>
          <w:sz w:val="24"/>
          <w:szCs w:val="24"/>
        </w:rPr>
        <w:t>°</w:t>
      </w:r>
      <w:r w:rsidRPr="00B53FE8">
        <w:rPr>
          <w:sz w:val="24"/>
          <w:szCs w:val="24"/>
        </w:rPr>
        <w:t xml:space="preserve">C </w:t>
      </w:r>
      <w:r w:rsidRPr="00B53FE8">
        <w:rPr>
          <w:sz w:val="24"/>
          <w:szCs w:val="24"/>
        </w:rPr>
        <w:fldChar w:fldCharType="begin"/>
      </w:r>
      <w:r w:rsidR="0029259C">
        <w:rPr>
          <w:sz w:val="24"/>
          <w:szCs w:val="24"/>
        </w:rPr>
        <w:instrText xml:space="preserve"> ADDIN EN.CITE &lt;EndNote&gt;&lt;Cite&gt;&lt;Author&gt;Schlegel&lt;/Author&gt;&lt;Year&gt;1992&lt;/Year&gt;&lt;RecNum&gt;361&lt;/RecNum&gt;&lt;DisplayText&gt;[62]&lt;/DisplayText&gt;&lt;record&gt;&lt;rec-number&gt;361&lt;/rec-number&gt;&lt;foreign-keys&gt;&lt;key app="EN" db-id="sz5spw02vsprswerr5tpvvfj2dzxzpv29p2t" timestamp="1359346557"&gt;361&lt;/key&gt;&lt;/foreign-keys&gt;&lt;ref-type name="Book"&gt;6&lt;/ref-type&gt;&lt;contributors&gt;&lt;authors&gt;&lt;author&gt;Schlegel, H. G.&lt;/author&gt;&lt;/authors&gt;&lt;subsidiary-authors&gt;&lt;author&gt;Kogut, M&lt;/author&gt;&lt;/subsidiary-authors&gt;&lt;/contributors&gt;&lt;titles&gt;&lt;title&gt;General Microbiology&lt;/title&gt;&lt;/titles&gt;&lt;edition&gt;Seventh&lt;/edition&gt;&lt;dates&gt;&lt;year&gt;1992&lt;/year&gt;&lt;pub-dates&gt;&lt;date&gt;1969&lt;/date&gt;&lt;/pub-dates&gt;&lt;/dates&gt;&lt;pub-location&gt;Cambridge&lt;/pub-location&gt;&lt;publisher&gt;Cambridge University Press&lt;/publisher&gt;&lt;isbn&gt;0 521 43980 9&lt;/isbn&gt;&lt;urls&gt;&lt;/urls&gt;&lt;/record&gt;&lt;/Cite&gt;&lt;/EndNote&gt;</w:instrText>
      </w:r>
      <w:r w:rsidRPr="00B53FE8">
        <w:rPr>
          <w:sz w:val="24"/>
          <w:szCs w:val="24"/>
        </w:rPr>
        <w:fldChar w:fldCharType="separate"/>
      </w:r>
      <w:r w:rsidR="0029259C">
        <w:rPr>
          <w:noProof/>
          <w:sz w:val="24"/>
          <w:szCs w:val="24"/>
        </w:rPr>
        <w:t>[62]</w:t>
      </w:r>
      <w:r w:rsidRPr="00B53FE8">
        <w:rPr>
          <w:sz w:val="24"/>
          <w:szCs w:val="24"/>
        </w:rPr>
        <w:fldChar w:fldCharType="end"/>
      </w:r>
      <w:r w:rsidRPr="00B53FE8">
        <w:rPr>
          <w:sz w:val="24"/>
          <w:szCs w:val="24"/>
        </w:rPr>
        <w:t>.</w:t>
      </w:r>
      <w:bookmarkEnd w:id="0"/>
      <w:r w:rsidR="00CA0745">
        <w:rPr>
          <w:sz w:val="24"/>
          <w:szCs w:val="24"/>
        </w:rPr>
        <w:t xml:space="preserve"> </w:t>
      </w:r>
      <w:r w:rsidRPr="00B53FE8">
        <w:rPr>
          <w:sz w:val="24"/>
          <w:szCs w:val="24"/>
        </w:rPr>
        <w:t xml:space="preserve">Thermophilic strains are highlighted in </w:t>
      </w:r>
      <w:r w:rsidR="00A14DAB">
        <w:rPr>
          <w:sz w:val="24"/>
          <w:szCs w:val="24"/>
        </w:rPr>
        <w:t>red</w:t>
      </w:r>
      <w:r w:rsidRPr="00B53FE8">
        <w:rPr>
          <w:sz w:val="24"/>
          <w:szCs w:val="24"/>
        </w:rPr>
        <w:t xml:space="preserve">; thermotolerant strains in </w:t>
      </w:r>
      <w:r w:rsidR="00A14DAB">
        <w:rPr>
          <w:sz w:val="24"/>
          <w:szCs w:val="24"/>
        </w:rPr>
        <w:t>orange</w:t>
      </w:r>
      <w:r w:rsidR="00CA0745">
        <w:rPr>
          <w:sz w:val="24"/>
          <w:szCs w:val="24"/>
        </w:rPr>
        <w:t>.</w:t>
      </w:r>
    </w:p>
    <w:p w:rsidR="00CA0745" w:rsidRDefault="00DF3170" w:rsidP="00DF3170">
      <w:pPr>
        <w:rPr>
          <w:sz w:val="24"/>
          <w:szCs w:val="24"/>
        </w:rPr>
      </w:pPr>
      <w:r w:rsidRPr="00B53FE8">
        <w:rPr>
          <w:i/>
          <w:sz w:val="24"/>
          <w:szCs w:val="24"/>
        </w:rPr>
        <w:t>i.s.</w:t>
      </w:r>
      <w:r w:rsidRPr="00B53FE8">
        <w:rPr>
          <w:sz w:val="24"/>
          <w:szCs w:val="24"/>
        </w:rPr>
        <w:t>,</w:t>
      </w:r>
      <w:r w:rsidRPr="00B53FE8">
        <w:rPr>
          <w:i/>
          <w:sz w:val="24"/>
          <w:szCs w:val="24"/>
        </w:rPr>
        <w:t xml:space="preserve"> incertae sedis; </w:t>
      </w:r>
      <w:r w:rsidRPr="00B53FE8">
        <w:rPr>
          <w:sz w:val="24"/>
          <w:szCs w:val="24"/>
        </w:rPr>
        <w:t>pMMO, particulate methane monooxygenase present; sMMO, soluble methane monooxygenase present; Ac, able to utilise acetate as carbon source</w:t>
      </w:r>
      <w:r w:rsidR="00CA0745">
        <w:rPr>
          <w:sz w:val="24"/>
          <w:szCs w:val="24"/>
        </w:rPr>
        <w:t>.</w:t>
      </w:r>
    </w:p>
    <w:p w:rsidR="00CA0745" w:rsidRDefault="00CA0745">
      <w:pPr>
        <w:spacing w:after="160" w:line="259" w:lineRule="auto"/>
        <w:rPr>
          <w:sz w:val="24"/>
          <w:szCs w:val="24"/>
        </w:rPr>
      </w:pPr>
      <w:r>
        <w:rPr>
          <w:sz w:val="24"/>
          <w:szCs w:val="24"/>
        </w:rPr>
        <w:br w:type="page"/>
      </w:r>
      <w:bookmarkStart w:id="1" w:name="_GoBack"/>
      <w:bookmarkEnd w:id="1"/>
    </w:p>
    <w:p w:rsidR="00347B1C" w:rsidRPr="00CA0745" w:rsidRDefault="00CA0745" w:rsidP="00DF3170">
      <w:pPr>
        <w:rPr>
          <w:b/>
          <w:sz w:val="24"/>
          <w:szCs w:val="24"/>
        </w:rPr>
      </w:pPr>
      <w:r w:rsidRPr="00CA0745">
        <w:rPr>
          <w:b/>
          <w:sz w:val="24"/>
          <w:szCs w:val="24"/>
        </w:rPr>
        <w:lastRenderedPageBreak/>
        <w:t>References</w:t>
      </w:r>
    </w:p>
    <w:p w:rsidR="0029259C" w:rsidRPr="0029259C" w:rsidRDefault="00347B1C" w:rsidP="0029259C">
      <w:pPr>
        <w:pStyle w:val="EndNoteBibliography"/>
        <w:ind w:left="720" w:hanging="720"/>
        <w:rPr>
          <w:sz w:val="24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29259C" w:rsidRPr="0029259C">
        <w:rPr>
          <w:sz w:val="24"/>
        </w:rPr>
        <w:t>1.</w:t>
      </w:r>
      <w:r w:rsidR="0029259C" w:rsidRPr="0029259C">
        <w:rPr>
          <w:sz w:val="24"/>
        </w:rPr>
        <w:tab/>
        <w:t xml:space="preserve">Bowman, J.P., et al., </w:t>
      </w:r>
      <w:r w:rsidR="0029259C" w:rsidRPr="0029259C">
        <w:rPr>
          <w:i/>
          <w:sz w:val="24"/>
        </w:rPr>
        <w:t>Methylomonas fodinarum sp. nov. and Methylomonas aurantiaca sp. nov.: Two closely related type I obligate methanotrophs.</w:t>
      </w:r>
      <w:r w:rsidR="0029259C" w:rsidRPr="0029259C">
        <w:rPr>
          <w:sz w:val="24"/>
        </w:rPr>
        <w:t xml:space="preserve"> Systematic and Applied Microbiology, 1990. </w:t>
      </w:r>
      <w:r w:rsidR="0029259C" w:rsidRPr="0029259C">
        <w:rPr>
          <w:b/>
          <w:sz w:val="24"/>
        </w:rPr>
        <w:t>13</w:t>
      </w:r>
      <w:r w:rsidR="0029259C" w:rsidRPr="0029259C">
        <w:rPr>
          <w:sz w:val="24"/>
        </w:rPr>
        <w:t>(3): 279-287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2.</w:t>
      </w:r>
      <w:r w:rsidRPr="0029259C">
        <w:rPr>
          <w:sz w:val="24"/>
        </w:rPr>
        <w:tab/>
        <w:t xml:space="preserve">Ogiso, T., et al., </w:t>
      </w:r>
      <w:r w:rsidRPr="0029259C">
        <w:rPr>
          <w:i/>
          <w:sz w:val="24"/>
        </w:rPr>
        <w:t>Methylomonas koyamae sp. nov., a type I methane-oxidizing bacterium from floodwater of a rice paddy field.</w:t>
      </w:r>
      <w:r w:rsidRPr="0029259C">
        <w:rPr>
          <w:sz w:val="24"/>
        </w:rPr>
        <w:t xml:space="preserve"> International Journal of Systematic and Evolutionary Microbiology, 2012. </w:t>
      </w:r>
      <w:r w:rsidRPr="0029259C">
        <w:rPr>
          <w:b/>
          <w:sz w:val="24"/>
        </w:rPr>
        <w:t>62</w:t>
      </w:r>
      <w:r w:rsidRPr="0029259C">
        <w:rPr>
          <w:sz w:val="24"/>
        </w:rPr>
        <w:t>(Pt 8): 1832-1837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3.</w:t>
      </w:r>
      <w:r w:rsidRPr="0029259C">
        <w:rPr>
          <w:sz w:val="24"/>
        </w:rPr>
        <w:tab/>
        <w:t xml:space="preserve">Hoefman, S., K. Heylen, and P. De Vos, </w:t>
      </w:r>
      <w:r w:rsidRPr="0029259C">
        <w:rPr>
          <w:i/>
          <w:sz w:val="24"/>
        </w:rPr>
        <w:t>Methylomonas lenta sp. nov., a methanotroph isolated from manure and a denitrification tank.</w:t>
      </w:r>
      <w:r w:rsidRPr="0029259C">
        <w:rPr>
          <w:sz w:val="24"/>
        </w:rPr>
        <w:t xml:space="preserve"> International Journal of Systematic and Evolutionary Microbiology, 2014. </w:t>
      </w:r>
      <w:r w:rsidRPr="0029259C">
        <w:rPr>
          <w:b/>
          <w:sz w:val="24"/>
        </w:rPr>
        <w:t>64</w:t>
      </w:r>
      <w:r w:rsidRPr="0029259C">
        <w:rPr>
          <w:sz w:val="24"/>
        </w:rPr>
        <w:t>(Pt 4): 1210-1217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4.</w:t>
      </w:r>
      <w:r w:rsidRPr="0029259C">
        <w:rPr>
          <w:sz w:val="24"/>
        </w:rPr>
        <w:tab/>
        <w:t xml:space="preserve">Whittenbury, R. and N.R. Kreig, </w:t>
      </w:r>
      <w:r w:rsidRPr="0029259C">
        <w:rPr>
          <w:i/>
          <w:sz w:val="24"/>
        </w:rPr>
        <w:t>Family IV. Methylococcaceae</w:t>
      </w:r>
      <w:r w:rsidRPr="0029259C">
        <w:rPr>
          <w:sz w:val="24"/>
        </w:rPr>
        <w:t xml:space="preserve">, in </w:t>
      </w:r>
      <w:r w:rsidRPr="0029259C">
        <w:rPr>
          <w:i/>
          <w:sz w:val="24"/>
        </w:rPr>
        <w:t>Bergey's Manual of Systematic Bacteriology</w:t>
      </w:r>
      <w:r w:rsidRPr="0029259C">
        <w:rPr>
          <w:sz w:val="24"/>
        </w:rPr>
        <w:t>1984, The Williams &amp; Wilkins Co.: Baltimore. 256-261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5.</w:t>
      </w:r>
      <w:r w:rsidRPr="0029259C">
        <w:rPr>
          <w:sz w:val="24"/>
        </w:rPr>
        <w:tab/>
        <w:t xml:space="preserve">Danilova, O.V., et al., </w:t>
      </w:r>
      <w:r w:rsidRPr="0029259C">
        <w:rPr>
          <w:i/>
          <w:sz w:val="24"/>
        </w:rPr>
        <w:t>Methylomonas paludis sp. nov., the first acid-tolerant member of the genus Methylomonas, from an acidic wetland.</w:t>
      </w:r>
      <w:r w:rsidRPr="0029259C">
        <w:rPr>
          <w:sz w:val="24"/>
        </w:rPr>
        <w:t xml:space="preserve"> International Journal of Systematic and Evolutionary Microbiology, 2013. </w:t>
      </w:r>
      <w:r w:rsidRPr="0029259C">
        <w:rPr>
          <w:b/>
          <w:sz w:val="24"/>
        </w:rPr>
        <w:t>63</w:t>
      </w:r>
      <w:r w:rsidRPr="0029259C">
        <w:rPr>
          <w:sz w:val="24"/>
        </w:rPr>
        <w:t>(Pt 6): 2282-2289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6.</w:t>
      </w:r>
      <w:r w:rsidRPr="0029259C">
        <w:rPr>
          <w:sz w:val="24"/>
        </w:rPr>
        <w:tab/>
        <w:t xml:space="preserve">Kalyuzhnaya, M.G., et al., </w:t>
      </w:r>
      <w:r w:rsidRPr="0029259C">
        <w:rPr>
          <w:i/>
          <w:sz w:val="24"/>
        </w:rPr>
        <w:t>Methylomonas scandinavica sp, nov., a new methanotrophic psychrotrophic bacterium isolated from deep igneous rock ground water of Sweden.</w:t>
      </w:r>
      <w:r w:rsidRPr="0029259C">
        <w:rPr>
          <w:sz w:val="24"/>
        </w:rPr>
        <w:t xml:space="preserve"> Systematic and Applied Microbiology, 1999. </w:t>
      </w:r>
      <w:r w:rsidRPr="0029259C">
        <w:rPr>
          <w:b/>
          <w:sz w:val="24"/>
        </w:rPr>
        <w:t>22</w:t>
      </w:r>
      <w:r w:rsidRPr="0029259C">
        <w:rPr>
          <w:sz w:val="24"/>
        </w:rPr>
        <w:t>(4): 565-572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7.</w:t>
      </w:r>
      <w:r w:rsidRPr="0029259C">
        <w:rPr>
          <w:sz w:val="24"/>
        </w:rPr>
        <w:tab/>
        <w:t xml:space="preserve">Hirayama, H., et al., </w:t>
      </w:r>
      <w:r w:rsidRPr="0029259C">
        <w:rPr>
          <w:i/>
          <w:sz w:val="24"/>
        </w:rPr>
        <w:t>Methylomarinum vadi gen. nov., sp. nov., a methanotroph isolated from two distinct marine environments.</w:t>
      </w:r>
      <w:r w:rsidRPr="0029259C">
        <w:rPr>
          <w:sz w:val="24"/>
        </w:rPr>
        <w:t xml:space="preserve"> International Journal of Systematic and Evolutionary Microbiology, 2013. </w:t>
      </w:r>
      <w:r w:rsidRPr="0029259C">
        <w:rPr>
          <w:b/>
          <w:sz w:val="24"/>
        </w:rPr>
        <w:t>63</w:t>
      </w:r>
      <w:r w:rsidRPr="0029259C">
        <w:rPr>
          <w:sz w:val="24"/>
        </w:rPr>
        <w:t>(PART3): 1073-1082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8.</w:t>
      </w:r>
      <w:r w:rsidRPr="0029259C">
        <w:rPr>
          <w:sz w:val="24"/>
        </w:rPr>
        <w:tab/>
        <w:t xml:space="preserve">Whittenbury, R., K.C. Phillips, and J.F. Wilkinson, </w:t>
      </w:r>
      <w:r w:rsidRPr="0029259C">
        <w:rPr>
          <w:i/>
          <w:sz w:val="24"/>
        </w:rPr>
        <w:t>Enrichment, isolation and some properties of methane-utilizing bacteria.</w:t>
      </w:r>
      <w:r w:rsidRPr="0029259C">
        <w:rPr>
          <w:sz w:val="24"/>
        </w:rPr>
        <w:t xml:space="preserve"> Journal of General Microbiology, 1970. </w:t>
      </w:r>
      <w:r w:rsidRPr="0029259C">
        <w:rPr>
          <w:b/>
          <w:sz w:val="24"/>
        </w:rPr>
        <w:t>61</w:t>
      </w:r>
      <w:r w:rsidRPr="0029259C">
        <w:rPr>
          <w:sz w:val="24"/>
        </w:rPr>
        <w:t>(2): 205-218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9.</w:t>
      </w:r>
      <w:r w:rsidRPr="0029259C">
        <w:rPr>
          <w:sz w:val="24"/>
        </w:rPr>
        <w:tab/>
        <w:t xml:space="preserve">Bowman, J.P., et al., </w:t>
      </w:r>
      <w:r w:rsidRPr="0029259C">
        <w:rPr>
          <w:i/>
          <w:sz w:val="24"/>
        </w:rPr>
        <w:t>Revised taxonomy of the methanotrophs: Description of Methylobacter gen. nov., emendation of Methylococcus, validation of Methylosinus and Methylocystis species, and a proposal that the family Methylococcaceae includes only the group I methanotrophs.</w:t>
      </w:r>
      <w:r w:rsidRPr="0029259C">
        <w:rPr>
          <w:sz w:val="24"/>
        </w:rPr>
        <w:t xml:space="preserve"> International Journal of Systematic Bacteriology, 1993. </w:t>
      </w:r>
      <w:r w:rsidRPr="0029259C">
        <w:rPr>
          <w:b/>
          <w:sz w:val="24"/>
        </w:rPr>
        <w:t>44</w:t>
      </w:r>
      <w:r w:rsidRPr="0029259C">
        <w:rPr>
          <w:sz w:val="24"/>
        </w:rPr>
        <w:t>(2): 375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10.</w:t>
      </w:r>
      <w:r w:rsidRPr="0029259C">
        <w:rPr>
          <w:sz w:val="24"/>
        </w:rPr>
        <w:tab/>
        <w:t xml:space="preserve">Omel'chenko, M.V., et al., </w:t>
      </w:r>
      <w:r w:rsidRPr="0029259C">
        <w:rPr>
          <w:i/>
          <w:sz w:val="24"/>
        </w:rPr>
        <w:t>A novel psychrophilic methanotroph of the genus Methylobacter.</w:t>
      </w:r>
      <w:r w:rsidRPr="0029259C">
        <w:rPr>
          <w:sz w:val="24"/>
        </w:rPr>
        <w:t xml:space="preserve"> Microbiology, 1996. </w:t>
      </w:r>
      <w:r w:rsidRPr="0029259C">
        <w:rPr>
          <w:b/>
          <w:sz w:val="24"/>
        </w:rPr>
        <w:t>65</w:t>
      </w:r>
      <w:r w:rsidRPr="0029259C">
        <w:rPr>
          <w:sz w:val="24"/>
        </w:rPr>
        <w:t>(3): 339-343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11.</w:t>
      </w:r>
      <w:r w:rsidRPr="0029259C">
        <w:rPr>
          <w:sz w:val="24"/>
        </w:rPr>
        <w:tab/>
        <w:t xml:space="preserve">Wartiainen, I., et al., </w:t>
      </w:r>
      <w:r w:rsidRPr="0029259C">
        <w:rPr>
          <w:i/>
          <w:sz w:val="24"/>
        </w:rPr>
        <w:t>Methylobacter tundripaludum sp. nov., a methane-oxidizing bacterium from Arctic wetland soil on the Svalbard islands, Norway (78° N).</w:t>
      </w:r>
      <w:r w:rsidRPr="0029259C">
        <w:rPr>
          <w:sz w:val="24"/>
        </w:rPr>
        <w:t xml:space="preserve"> International Journal of Systematic and Evolutionary Microbiology, 2006. </w:t>
      </w:r>
      <w:r w:rsidRPr="0029259C">
        <w:rPr>
          <w:b/>
          <w:sz w:val="24"/>
        </w:rPr>
        <w:t>56</w:t>
      </w:r>
      <w:r w:rsidRPr="0029259C">
        <w:rPr>
          <w:sz w:val="24"/>
        </w:rPr>
        <w:t>(1): 109-113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12.</w:t>
      </w:r>
      <w:r w:rsidRPr="0029259C">
        <w:rPr>
          <w:sz w:val="24"/>
        </w:rPr>
        <w:tab/>
        <w:t xml:space="preserve">Romanovskaya, V.A., R. Malashenko Yu, and V.N. Bogachenko, </w:t>
      </w:r>
      <w:r w:rsidRPr="0029259C">
        <w:rPr>
          <w:i/>
          <w:sz w:val="24"/>
        </w:rPr>
        <w:t>Corrected diagnoses of genera and species of methane assimilating bacteria.</w:t>
      </w:r>
      <w:r w:rsidRPr="0029259C">
        <w:rPr>
          <w:sz w:val="24"/>
        </w:rPr>
        <w:t xml:space="preserve"> Mikrobiologiya, 1978. </w:t>
      </w:r>
      <w:r w:rsidRPr="0029259C">
        <w:rPr>
          <w:b/>
          <w:sz w:val="24"/>
        </w:rPr>
        <w:t>47</w:t>
      </w:r>
      <w:r w:rsidRPr="0029259C">
        <w:rPr>
          <w:sz w:val="24"/>
        </w:rPr>
        <w:t>(1): 120-130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13.</w:t>
      </w:r>
      <w:r w:rsidRPr="0029259C">
        <w:rPr>
          <w:sz w:val="24"/>
        </w:rPr>
        <w:tab/>
        <w:t xml:space="preserve">Tavormina, P.L., et al., </w:t>
      </w:r>
      <w:r w:rsidRPr="0029259C">
        <w:rPr>
          <w:i/>
          <w:sz w:val="24"/>
        </w:rPr>
        <w:t>Methyloprofundus sedimenti gen. nov., sp. nov., an obligate methanotroph from ocean sediment belonging to the Deep Sea 1 clade of marine methanotrophs.</w:t>
      </w:r>
      <w:r w:rsidRPr="0029259C">
        <w:rPr>
          <w:sz w:val="24"/>
        </w:rPr>
        <w:t xml:space="preserve"> International Journal of Systematic and Evolutionary Microbiology, 2014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14.</w:t>
      </w:r>
      <w:r w:rsidRPr="0029259C">
        <w:rPr>
          <w:sz w:val="24"/>
        </w:rPr>
        <w:tab/>
        <w:t xml:space="preserve">Bowman, J.P., S.A. McCammon, and J.H. Skerrat, </w:t>
      </w:r>
      <w:r w:rsidRPr="0029259C">
        <w:rPr>
          <w:i/>
          <w:sz w:val="24"/>
        </w:rPr>
        <w:t>Methylosphaera hansonii gen. nov., sp. nov., a psychrophilic, group I methanotroph from Antarctic marine-salinity, meromictic lakes.</w:t>
      </w:r>
      <w:r w:rsidRPr="0029259C">
        <w:rPr>
          <w:sz w:val="24"/>
        </w:rPr>
        <w:t xml:space="preserve"> Microbiology, 1997. </w:t>
      </w:r>
      <w:r w:rsidRPr="0029259C">
        <w:rPr>
          <w:b/>
          <w:sz w:val="24"/>
        </w:rPr>
        <w:t>143</w:t>
      </w:r>
      <w:r w:rsidRPr="0029259C">
        <w:rPr>
          <w:sz w:val="24"/>
        </w:rPr>
        <w:t>(4): 1451-1459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15.</w:t>
      </w:r>
      <w:r w:rsidRPr="0029259C">
        <w:rPr>
          <w:sz w:val="24"/>
        </w:rPr>
        <w:tab/>
        <w:t xml:space="preserve">Wise, M.G., J.V. McArthur, and L.J. Shimkets, </w:t>
      </w:r>
      <w:r w:rsidRPr="0029259C">
        <w:rPr>
          <w:i/>
          <w:sz w:val="24"/>
        </w:rPr>
        <w:t>Methylosarcina fibrata gen. nov., sp. nov. and Methylosarcina quisquiliarum sp.nov., novel type 1 methanotrophs.</w:t>
      </w:r>
      <w:r w:rsidRPr="0029259C">
        <w:rPr>
          <w:sz w:val="24"/>
        </w:rPr>
        <w:t xml:space="preserve"> International Journal of Systematic and Evolutionary Microbiology, 2001. </w:t>
      </w:r>
      <w:r w:rsidRPr="0029259C">
        <w:rPr>
          <w:b/>
          <w:sz w:val="24"/>
        </w:rPr>
        <w:t>51</w:t>
      </w:r>
      <w:r w:rsidRPr="0029259C">
        <w:rPr>
          <w:sz w:val="24"/>
        </w:rPr>
        <w:t>(2): 611-21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16.</w:t>
      </w:r>
      <w:r w:rsidRPr="0029259C">
        <w:rPr>
          <w:sz w:val="24"/>
        </w:rPr>
        <w:tab/>
        <w:t xml:space="preserve">Kalyuzhnaya, M.G., et al., </w:t>
      </w:r>
      <w:r w:rsidRPr="0029259C">
        <w:rPr>
          <w:i/>
          <w:sz w:val="24"/>
        </w:rPr>
        <w:t>Methylosarcina lacus sp. nov., a methanotroph from Lake Washington, Seattle, USA, and emended description of the genus Methylosarcina.</w:t>
      </w:r>
      <w:r w:rsidRPr="0029259C">
        <w:rPr>
          <w:sz w:val="24"/>
        </w:rPr>
        <w:t xml:space="preserve"> International Journal of Systematic and Evolutionary Microbiology, 2005. </w:t>
      </w:r>
      <w:r w:rsidRPr="0029259C">
        <w:rPr>
          <w:b/>
          <w:sz w:val="24"/>
        </w:rPr>
        <w:t>55</w:t>
      </w:r>
      <w:r w:rsidRPr="0029259C">
        <w:rPr>
          <w:sz w:val="24"/>
        </w:rPr>
        <w:t>(6): 2345-2350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17.</w:t>
      </w:r>
      <w:r w:rsidRPr="0029259C">
        <w:rPr>
          <w:sz w:val="24"/>
        </w:rPr>
        <w:tab/>
        <w:t xml:space="preserve">Kalyuzhnaya, M.G., et al., </w:t>
      </w:r>
      <w:r w:rsidRPr="0029259C">
        <w:rPr>
          <w:i/>
          <w:sz w:val="24"/>
        </w:rPr>
        <w:t>Classification of halo(alkali)philic and halo(alkali)tolerant methanotrophs provisionally assigned to the genera Methylomicrobium and Methylobacter and emended description of the genus Methylomicrobium.</w:t>
      </w:r>
      <w:r w:rsidRPr="0029259C">
        <w:rPr>
          <w:sz w:val="24"/>
        </w:rPr>
        <w:t xml:space="preserve"> International Journal of Systematic and Evolutionary Microbiology, 2008. </w:t>
      </w:r>
      <w:r w:rsidRPr="0029259C">
        <w:rPr>
          <w:b/>
          <w:sz w:val="24"/>
        </w:rPr>
        <w:t>58</w:t>
      </w:r>
      <w:r w:rsidRPr="0029259C">
        <w:rPr>
          <w:sz w:val="24"/>
        </w:rPr>
        <w:t>(3): 591-596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18.</w:t>
      </w:r>
      <w:r w:rsidRPr="0029259C">
        <w:rPr>
          <w:sz w:val="24"/>
        </w:rPr>
        <w:tab/>
        <w:t xml:space="preserve">Kalyuzhnaya, M.G., et al., </w:t>
      </w:r>
      <w:r w:rsidRPr="0029259C">
        <w:rPr>
          <w:i/>
          <w:sz w:val="24"/>
        </w:rPr>
        <w:t>Taxonomic characterization of new alkaliphilic and alkalitolerant methanotrophs from soda lakes of the Southeastern Transbaikal region and description of Methylomicrobium buryatense sp. nov.</w:t>
      </w:r>
      <w:r w:rsidRPr="0029259C">
        <w:rPr>
          <w:sz w:val="24"/>
        </w:rPr>
        <w:t xml:space="preserve"> Systematic and Applied Microbiology, 2001. </w:t>
      </w:r>
      <w:r w:rsidRPr="0029259C">
        <w:rPr>
          <w:b/>
          <w:sz w:val="24"/>
        </w:rPr>
        <w:t>24</w:t>
      </w:r>
      <w:r w:rsidRPr="0029259C">
        <w:rPr>
          <w:sz w:val="24"/>
        </w:rPr>
        <w:t>(2): 166-176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19.</w:t>
      </w:r>
      <w:r w:rsidRPr="0029259C">
        <w:rPr>
          <w:sz w:val="24"/>
        </w:rPr>
        <w:tab/>
        <w:t xml:space="preserve">Sorokin, D.Y., B.E. Jones, and J.G. Kuenen, </w:t>
      </w:r>
      <w:r w:rsidRPr="0029259C">
        <w:rPr>
          <w:i/>
          <w:sz w:val="24"/>
        </w:rPr>
        <w:t>An obligate methylotrophic, methane-oxidizing Methylomicrobium species from a highly alkaline environment.</w:t>
      </w:r>
      <w:r w:rsidRPr="0029259C">
        <w:rPr>
          <w:sz w:val="24"/>
        </w:rPr>
        <w:t xml:space="preserve"> Extremophiles, 2000. </w:t>
      </w:r>
      <w:r w:rsidRPr="0029259C">
        <w:rPr>
          <w:b/>
          <w:sz w:val="24"/>
        </w:rPr>
        <w:t>4</w:t>
      </w:r>
      <w:r w:rsidRPr="0029259C">
        <w:rPr>
          <w:sz w:val="24"/>
        </w:rPr>
        <w:t>(3): 145-155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20.</w:t>
      </w:r>
      <w:r w:rsidRPr="0029259C">
        <w:rPr>
          <w:sz w:val="24"/>
        </w:rPr>
        <w:tab/>
        <w:t xml:space="preserve">Pandit, P.S., M. Hoppert, and M.C. Rahalkar, </w:t>
      </w:r>
      <w:r w:rsidRPr="0029259C">
        <w:rPr>
          <w:i/>
          <w:sz w:val="24"/>
        </w:rPr>
        <w:t>Description of ‘Candidatus Methylocucumis oryzae’, a novel Type I methanotroph with large cells and pale pink colour, isolated from an Indian rice field.</w:t>
      </w:r>
      <w:r w:rsidRPr="0029259C">
        <w:rPr>
          <w:sz w:val="24"/>
        </w:rPr>
        <w:t xml:space="preserve"> Antonie van Leeuwenhoek, 2018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21.</w:t>
      </w:r>
      <w:r w:rsidRPr="0029259C">
        <w:rPr>
          <w:sz w:val="24"/>
        </w:rPr>
        <w:tab/>
        <w:t xml:space="preserve">Rahalkar, M., I. Bussmann, and B. Schink, </w:t>
      </w:r>
      <w:r w:rsidRPr="0029259C">
        <w:rPr>
          <w:i/>
          <w:sz w:val="24"/>
        </w:rPr>
        <w:t>Methylosoma difficile gen. nov., sp. nov., a novel methanotroph enriched by gradient cultivation from littoral sediment of Lake Constance.</w:t>
      </w:r>
      <w:r w:rsidRPr="0029259C">
        <w:rPr>
          <w:sz w:val="24"/>
        </w:rPr>
        <w:t xml:space="preserve"> International Journal of Systematic and Evolutionary Microbiology, 2007. </w:t>
      </w:r>
      <w:r w:rsidRPr="0029259C">
        <w:rPr>
          <w:b/>
          <w:sz w:val="24"/>
        </w:rPr>
        <w:t>57</w:t>
      </w:r>
      <w:r w:rsidRPr="0029259C">
        <w:rPr>
          <w:sz w:val="24"/>
        </w:rPr>
        <w:t>(5): 1073-1080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22.</w:t>
      </w:r>
      <w:r w:rsidRPr="0029259C">
        <w:rPr>
          <w:sz w:val="24"/>
        </w:rPr>
        <w:tab/>
        <w:t xml:space="preserve">Deutzmann, J.S., M. Hoppert, and B. Schink, </w:t>
      </w:r>
      <w:r w:rsidRPr="0029259C">
        <w:rPr>
          <w:i/>
          <w:sz w:val="24"/>
        </w:rPr>
        <w:t>Characterization and phylogeny of a novel methanotroph, Methyloglobulus morosus gen. nov., spec. nov.</w:t>
      </w:r>
      <w:r w:rsidRPr="0029259C">
        <w:rPr>
          <w:sz w:val="24"/>
        </w:rPr>
        <w:t xml:space="preserve"> Systematic and Applied Microbiology, 2014. </w:t>
      </w:r>
      <w:r w:rsidRPr="0029259C">
        <w:rPr>
          <w:b/>
          <w:sz w:val="24"/>
        </w:rPr>
        <w:t>37</w:t>
      </w:r>
      <w:r w:rsidRPr="0029259C">
        <w:rPr>
          <w:sz w:val="24"/>
        </w:rPr>
        <w:t>(3): 165-169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23.</w:t>
      </w:r>
      <w:r w:rsidRPr="0029259C">
        <w:rPr>
          <w:sz w:val="24"/>
        </w:rPr>
        <w:tab/>
        <w:t xml:space="preserve">Iguchi, H., H. Yurimoto, and Y. Sakai, </w:t>
      </w:r>
      <w:r w:rsidRPr="0029259C">
        <w:rPr>
          <w:i/>
          <w:sz w:val="24"/>
        </w:rPr>
        <w:t>Stimulation of methanotrophic growth in cocultures by cobalamin excreted by rhizobia.</w:t>
      </w:r>
      <w:r w:rsidRPr="0029259C">
        <w:rPr>
          <w:sz w:val="24"/>
        </w:rPr>
        <w:t xml:space="preserve"> Applied and Environmental Microbiology, 2011. </w:t>
      </w:r>
      <w:r w:rsidRPr="0029259C">
        <w:rPr>
          <w:b/>
          <w:sz w:val="24"/>
        </w:rPr>
        <w:t>77</w:t>
      </w:r>
      <w:r w:rsidRPr="0029259C">
        <w:rPr>
          <w:sz w:val="24"/>
        </w:rPr>
        <w:t>(24): 8509-8515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24.</w:t>
      </w:r>
      <w:r w:rsidRPr="0029259C">
        <w:rPr>
          <w:sz w:val="24"/>
        </w:rPr>
        <w:tab/>
        <w:t xml:space="preserve">Oshkin, I.Y., et al., </w:t>
      </w:r>
      <w:r w:rsidRPr="0029259C">
        <w:rPr>
          <w:i/>
          <w:sz w:val="24"/>
        </w:rPr>
        <w:t>Methylovulum psychrotolerans sp. nov., a cold-adapted methanotroph from low-temperature terrestrial environments, and emended description of the genus Methylovulum.</w:t>
      </w:r>
      <w:r w:rsidRPr="0029259C">
        <w:rPr>
          <w:sz w:val="24"/>
        </w:rPr>
        <w:t xml:space="preserve"> International Journal of Systematic and Evolutionary Microbiology, 2016. </w:t>
      </w:r>
      <w:r w:rsidRPr="0029259C">
        <w:rPr>
          <w:b/>
          <w:sz w:val="24"/>
        </w:rPr>
        <w:t>66</w:t>
      </w:r>
      <w:r w:rsidRPr="0029259C">
        <w:rPr>
          <w:sz w:val="24"/>
        </w:rPr>
        <w:t>(6): 2417-2423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25.</w:t>
      </w:r>
      <w:r w:rsidRPr="0029259C">
        <w:rPr>
          <w:sz w:val="24"/>
        </w:rPr>
        <w:tab/>
        <w:t xml:space="preserve">Vigliotta, G., et al., </w:t>
      </w:r>
      <w:r w:rsidRPr="0029259C">
        <w:rPr>
          <w:i/>
          <w:sz w:val="24"/>
        </w:rPr>
        <w:t>Clonothrix fusca Roze 1896, a filamentous, sheathed, methanotrophic γ-Proteobacterium.</w:t>
      </w:r>
      <w:r w:rsidRPr="0029259C">
        <w:rPr>
          <w:sz w:val="24"/>
        </w:rPr>
        <w:t xml:space="preserve"> Applied and Environmental Microbiology, 2007. </w:t>
      </w:r>
      <w:r w:rsidRPr="0029259C">
        <w:rPr>
          <w:b/>
          <w:sz w:val="24"/>
        </w:rPr>
        <w:t>73</w:t>
      </w:r>
      <w:r w:rsidRPr="0029259C">
        <w:rPr>
          <w:sz w:val="24"/>
        </w:rPr>
        <w:t>(11): 3556-3565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26.</w:t>
      </w:r>
      <w:r w:rsidRPr="0029259C">
        <w:rPr>
          <w:sz w:val="24"/>
        </w:rPr>
        <w:tab/>
        <w:t xml:space="preserve">Stoecker, K., et al., </w:t>
      </w:r>
      <w:r w:rsidRPr="0029259C">
        <w:rPr>
          <w:i/>
          <w:sz w:val="24"/>
        </w:rPr>
        <w:t>Cohn’s Crenothrix is a filamentous methane oxidizer with an unusual methane monooxygenase.</w:t>
      </w:r>
      <w:r w:rsidRPr="0029259C">
        <w:rPr>
          <w:sz w:val="24"/>
        </w:rPr>
        <w:t xml:space="preserve"> Proceedings of the National Academy of Sciences, 2006. </w:t>
      </w:r>
      <w:r w:rsidRPr="0029259C">
        <w:rPr>
          <w:b/>
          <w:sz w:val="24"/>
        </w:rPr>
        <w:t>103</w:t>
      </w:r>
      <w:r w:rsidRPr="0029259C">
        <w:rPr>
          <w:sz w:val="24"/>
        </w:rPr>
        <w:t>(7): 2363-2367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27.</w:t>
      </w:r>
      <w:r w:rsidRPr="0029259C">
        <w:rPr>
          <w:sz w:val="24"/>
        </w:rPr>
        <w:tab/>
        <w:t xml:space="preserve">Foster, J.W. and R.H. Davis, </w:t>
      </w:r>
      <w:r w:rsidRPr="0029259C">
        <w:rPr>
          <w:i/>
          <w:sz w:val="24"/>
        </w:rPr>
        <w:t>A methane-dependent coccus, with notes on classification and nomenclature of obligate, methane-utilizing bacteria.</w:t>
      </w:r>
      <w:r w:rsidRPr="0029259C">
        <w:rPr>
          <w:sz w:val="24"/>
        </w:rPr>
        <w:t xml:space="preserve"> Journal of Bacteriology, 1966. </w:t>
      </w:r>
      <w:r w:rsidRPr="0029259C">
        <w:rPr>
          <w:b/>
          <w:sz w:val="24"/>
        </w:rPr>
        <w:t>91</w:t>
      </w:r>
      <w:r w:rsidRPr="0029259C">
        <w:rPr>
          <w:sz w:val="24"/>
        </w:rPr>
        <w:t>(5): 1924-1931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28.</w:t>
      </w:r>
      <w:r w:rsidRPr="0029259C">
        <w:rPr>
          <w:sz w:val="24"/>
        </w:rPr>
        <w:tab/>
        <w:t xml:space="preserve">Hazeu, W., W.H. Batenburg-Van Der Vegte, and J.C. De Bruyn, </w:t>
      </w:r>
      <w:r w:rsidRPr="0029259C">
        <w:rPr>
          <w:i/>
          <w:sz w:val="24"/>
        </w:rPr>
        <w:t>Some characteristics of Methylococcus mobilis sp. nov.</w:t>
      </w:r>
      <w:r w:rsidRPr="0029259C">
        <w:rPr>
          <w:sz w:val="24"/>
        </w:rPr>
        <w:t xml:space="preserve"> Archives of Microbiology, 1980. </w:t>
      </w:r>
      <w:r w:rsidRPr="0029259C">
        <w:rPr>
          <w:b/>
          <w:sz w:val="24"/>
        </w:rPr>
        <w:t>124</w:t>
      </w:r>
      <w:r w:rsidRPr="0029259C">
        <w:rPr>
          <w:sz w:val="24"/>
        </w:rPr>
        <w:t>(2-3): 211-220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29.</w:t>
      </w:r>
      <w:r w:rsidRPr="0029259C">
        <w:rPr>
          <w:sz w:val="24"/>
        </w:rPr>
        <w:tab/>
        <w:t xml:space="preserve">Malashenko, Y.R., et al., </w:t>
      </w:r>
      <w:r w:rsidRPr="0029259C">
        <w:rPr>
          <w:i/>
          <w:sz w:val="24"/>
        </w:rPr>
        <w:t>Thermophilic and thermotolerant bacteria assimilating methane (Russian).</w:t>
      </w:r>
      <w:r w:rsidRPr="0029259C">
        <w:rPr>
          <w:sz w:val="24"/>
        </w:rPr>
        <w:t xml:space="preserve"> Mikrobiologiya, 1975. </w:t>
      </w:r>
      <w:r w:rsidRPr="0029259C">
        <w:rPr>
          <w:b/>
          <w:sz w:val="24"/>
        </w:rPr>
        <w:t>44</w:t>
      </w:r>
      <w:r w:rsidRPr="0029259C">
        <w:rPr>
          <w:sz w:val="24"/>
        </w:rPr>
        <w:t>(5): 855-862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30.</w:t>
      </w:r>
      <w:r w:rsidRPr="0029259C">
        <w:rPr>
          <w:sz w:val="24"/>
        </w:rPr>
        <w:tab/>
        <w:t xml:space="preserve">Geymonat, E., L. Ferrando, and S.E. Tarlera, </w:t>
      </w:r>
      <w:r w:rsidRPr="0029259C">
        <w:rPr>
          <w:i/>
          <w:sz w:val="24"/>
        </w:rPr>
        <w:t>Methylogaea oryzae gen. nov., sp. nov., a mesophilic methanotroph isolated from a rice paddy field.</w:t>
      </w:r>
      <w:r w:rsidRPr="0029259C">
        <w:rPr>
          <w:sz w:val="24"/>
        </w:rPr>
        <w:t xml:space="preserve"> International Journal of Systematic and Evolutionary Microbiology, 2011. </w:t>
      </w:r>
      <w:r w:rsidRPr="0029259C">
        <w:rPr>
          <w:b/>
          <w:sz w:val="24"/>
        </w:rPr>
        <w:t>61</w:t>
      </w:r>
      <w:r w:rsidRPr="0029259C">
        <w:rPr>
          <w:sz w:val="24"/>
        </w:rPr>
        <w:t>(11): 2568-2572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31.</w:t>
      </w:r>
      <w:r w:rsidRPr="0029259C">
        <w:rPr>
          <w:sz w:val="24"/>
        </w:rPr>
        <w:tab/>
        <w:t xml:space="preserve">Khalifa, A., et al., </w:t>
      </w:r>
      <w:r w:rsidRPr="0029259C">
        <w:rPr>
          <w:i/>
          <w:sz w:val="24"/>
        </w:rPr>
        <w:t>Methylomagnum ishizawai gen. nov., sp. nov., a mesophilic type I methanotroph isolated from rice rhizosphere.</w:t>
      </w:r>
      <w:r w:rsidRPr="0029259C">
        <w:rPr>
          <w:sz w:val="24"/>
        </w:rPr>
        <w:t xml:space="preserve"> International journal of systematic and evolutionary microbiology, 2015. </w:t>
      </w:r>
      <w:r w:rsidRPr="0029259C">
        <w:rPr>
          <w:b/>
          <w:sz w:val="24"/>
        </w:rPr>
        <w:t>65</w:t>
      </w:r>
      <w:r w:rsidRPr="0029259C">
        <w:rPr>
          <w:sz w:val="24"/>
        </w:rPr>
        <w:t>(10): 3527-3534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32.</w:t>
      </w:r>
      <w:r w:rsidRPr="0029259C">
        <w:rPr>
          <w:sz w:val="24"/>
        </w:rPr>
        <w:tab/>
        <w:t xml:space="preserve">Frindte, K., et al., </w:t>
      </w:r>
      <w:r w:rsidRPr="0029259C">
        <w:rPr>
          <w:i/>
          <w:sz w:val="24"/>
        </w:rPr>
        <w:t>Characterization of the first rice paddy cluster I isolate, Methyloterricola oryzae gen. nov., sp. nov. and amended description of Methylomagnum ishizawai.</w:t>
      </w:r>
      <w:r w:rsidRPr="0029259C">
        <w:rPr>
          <w:sz w:val="24"/>
        </w:rPr>
        <w:t xml:space="preserve"> International Journal of Systematic and Evolutionary Microbiology, 2017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33.</w:t>
      </w:r>
      <w:r w:rsidRPr="0029259C">
        <w:rPr>
          <w:sz w:val="24"/>
        </w:rPr>
        <w:tab/>
        <w:t xml:space="preserve">Hoefman, S., et al., </w:t>
      </w:r>
      <w:r w:rsidRPr="0029259C">
        <w:rPr>
          <w:i/>
          <w:sz w:val="24"/>
        </w:rPr>
        <w:t>Methyloparacoccus murrellii gen. nov., sp. nov., a methanotroph isolated from pond water.</w:t>
      </w:r>
      <w:r w:rsidRPr="0029259C">
        <w:rPr>
          <w:sz w:val="24"/>
        </w:rPr>
        <w:t xml:space="preserve"> International Journal of Systematic and Evolutionary Microbiology, 2014. </w:t>
      </w:r>
      <w:r w:rsidRPr="0029259C">
        <w:rPr>
          <w:b/>
          <w:sz w:val="24"/>
        </w:rPr>
        <w:t>64</w:t>
      </w:r>
      <w:r w:rsidRPr="0029259C">
        <w:rPr>
          <w:sz w:val="24"/>
        </w:rPr>
        <w:t>(PART 6): 2100-2107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34.</w:t>
      </w:r>
      <w:r w:rsidRPr="0029259C">
        <w:rPr>
          <w:sz w:val="24"/>
        </w:rPr>
        <w:tab/>
        <w:t xml:space="preserve">Bodrossy, L., et al., </w:t>
      </w:r>
      <w:r w:rsidRPr="0029259C">
        <w:rPr>
          <w:i/>
          <w:sz w:val="24"/>
        </w:rPr>
        <w:t>Analysis of 16S rRNA and methane monooxygenase gene sequences reveals a novel group of thermotolerant and thermophilic methanotrophs, Methylocaldum gen. nov.</w:t>
      </w:r>
      <w:r w:rsidRPr="0029259C">
        <w:rPr>
          <w:sz w:val="24"/>
        </w:rPr>
        <w:t xml:space="preserve"> Archives of Microbiology, 1997. </w:t>
      </w:r>
      <w:r w:rsidRPr="0029259C">
        <w:rPr>
          <w:b/>
          <w:sz w:val="24"/>
        </w:rPr>
        <w:t>168</w:t>
      </w:r>
      <w:r w:rsidRPr="0029259C">
        <w:rPr>
          <w:sz w:val="24"/>
        </w:rPr>
        <w:t>(6): 493-503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35.</w:t>
      </w:r>
      <w:r w:rsidRPr="0029259C">
        <w:rPr>
          <w:sz w:val="24"/>
        </w:rPr>
        <w:tab/>
        <w:t xml:space="preserve">Takeuchi, M., et al., </w:t>
      </w:r>
      <w:r w:rsidRPr="0029259C">
        <w:rPr>
          <w:i/>
          <w:sz w:val="24"/>
        </w:rPr>
        <w:t>Methylocaldum marinum sp. nov., a novel thermotolerant methane oxidizing bacterium isolated from marine sediments.</w:t>
      </w:r>
      <w:r w:rsidRPr="0029259C">
        <w:rPr>
          <w:sz w:val="24"/>
        </w:rPr>
        <w:t xml:space="preserve"> International Journal of Systematic and Evolutionary Microbiology, 2014. </w:t>
      </w:r>
      <w:r w:rsidRPr="0029259C">
        <w:rPr>
          <w:b/>
          <w:sz w:val="24"/>
        </w:rPr>
        <w:t>64</w:t>
      </w:r>
      <w:r w:rsidRPr="0029259C">
        <w:rPr>
          <w:sz w:val="24"/>
        </w:rPr>
        <w:t>: 3240-3246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36.</w:t>
      </w:r>
      <w:r w:rsidRPr="0029259C">
        <w:rPr>
          <w:sz w:val="24"/>
        </w:rPr>
        <w:tab/>
        <w:t xml:space="preserve">Danilova, O.V., et al., </w:t>
      </w:r>
      <w:r w:rsidRPr="0029259C">
        <w:rPr>
          <w:i/>
          <w:sz w:val="24"/>
        </w:rPr>
        <w:t>A new cell morphotype among methane oxidizers: a spiral-shaped obligately microaerophilic methanotroph from northern low-oxygen environments.</w:t>
      </w:r>
      <w:r w:rsidRPr="0029259C">
        <w:rPr>
          <w:sz w:val="24"/>
        </w:rPr>
        <w:t xml:space="preserve"> ISME J, 2016. </w:t>
      </w:r>
      <w:r w:rsidRPr="0029259C">
        <w:rPr>
          <w:b/>
          <w:sz w:val="24"/>
        </w:rPr>
        <w:t>10</w:t>
      </w:r>
      <w:r w:rsidRPr="0029259C">
        <w:rPr>
          <w:sz w:val="24"/>
        </w:rPr>
        <w:t>(11): 2734-2743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37.</w:t>
      </w:r>
      <w:r w:rsidRPr="0029259C">
        <w:rPr>
          <w:sz w:val="24"/>
        </w:rPr>
        <w:tab/>
        <w:t xml:space="preserve">Heyer, J., et al., </w:t>
      </w:r>
      <w:r w:rsidRPr="0029259C">
        <w:rPr>
          <w:i/>
          <w:sz w:val="24"/>
        </w:rPr>
        <w:t>Methylohalobius crimeensis gen. nov., sp. nov., a moderately halophilic, methanotrophic bacterium isolated from hypersaline lakes of Crimea.</w:t>
      </w:r>
      <w:r w:rsidRPr="0029259C">
        <w:rPr>
          <w:sz w:val="24"/>
        </w:rPr>
        <w:t xml:space="preserve"> International Journal of Systematic and Evolutionary Microbiology, 2005. </w:t>
      </w:r>
      <w:r w:rsidRPr="0029259C">
        <w:rPr>
          <w:b/>
          <w:sz w:val="24"/>
        </w:rPr>
        <w:t>55</w:t>
      </w:r>
      <w:r w:rsidRPr="0029259C">
        <w:rPr>
          <w:sz w:val="24"/>
        </w:rPr>
        <w:t>(5): 1817-1826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38.</w:t>
      </w:r>
      <w:r w:rsidRPr="0029259C">
        <w:rPr>
          <w:sz w:val="24"/>
        </w:rPr>
        <w:tab/>
        <w:t xml:space="preserve">Hirayama, H., et al., </w:t>
      </w:r>
      <w:r w:rsidRPr="0029259C">
        <w:rPr>
          <w:i/>
          <w:sz w:val="24"/>
        </w:rPr>
        <w:t>Methylomarinovum caldicuralii gen. nov., sp. nov., a moderately thermophilic methanotroph isolated from a shallow submarine hydrothermal system, and proposal of the family Methylothermaceae fam. nov.</w:t>
      </w:r>
      <w:r w:rsidRPr="0029259C">
        <w:rPr>
          <w:sz w:val="24"/>
        </w:rPr>
        <w:t xml:space="preserve"> International Journal of Systematic and Evolutionary Microbiology, 2014. </w:t>
      </w:r>
      <w:r w:rsidRPr="0029259C">
        <w:rPr>
          <w:b/>
          <w:sz w:val="24"/>
        </w:rPr>
        <w:t>64</w:t>
      </w:r>
      <w:r w:rsidRPr="0029259C">
        <w:rPr>
          <w:sz w:val="24"/>
        </w:rPr>
        <w:t>: 989-999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39.</w:t>
      </w:r>
      <w:r w:rsidRPr="0029259C">
        <w:rPr>
          <w:sz w:val="24"/>
        </w:rPr>
        <w:tab/>
        <w:t xml:space="preserve">Hirayama, H., et al., </w:t>
      </w:r>
      <w:r w:rsidRPr="0029259C">
        <w:rPr>
          <w:i/>
          <w:sz w:val="24"/>
        </w:rPr>
        <w:t>Methylothermus subterraneus sp. nov., a moderately thermophilic methanotroph isolated from a terrestrial subsurface hot aquifer.</w:t>
      </w:r>
      <w:r w:rsidRPr="0029259C">
        <w:rPr>
          <w:sz w:val="24"/>
        </w:rPr>
        <w:t xml:space="preserve"> International Journal of Systematic and Evolutionary Microbiology, 2011. </w:t>
      </w:r>
      <w:r w:rsidRPr="0029259C">
        <w:rPr>
          <w:b/>
          <w:sz w:val="24"/>
        </w:rPr>
        <w:t>61</w:t>
      </w:r>
      <w:r w:rsidRPr="0029259C">
        <w:rPr>
          <w:sz w:val="24"/>
        </w:rPr>
        <w:t>(11): 2646-2653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lastRenderedPageBreak/>
        <w:t>40.</w:t>
      </w:r>
      <w:r w:rsidRPr="0029259C">
        <w:rPr>
          <w:sz w:val="24"/>
        </w:rPr>
        <w:tab/>
        <w:t xml:space="preserve">Tsubota, J., et al., </w:t>
      </w:r>
      <w:r w:rsidRPr="0029259C">
        <w:rPr>
          <w:i/>
          <w:sz w:val="24"/>
        </w:rPr>
        <w:t>Methylothermus thermalis gen. nov., sp. nov., a novel moderately thermophilic obligate methanotroph from a hot spring in Japan.</w:t>
      </w:r>
      <w:r w:rsidRPr="0029259C">
        <w:rPr>
          <w:sz w:val="24"/>
        </w:rPr>
        <w:t xml:space="preserve"> International Journal of Systematic and Evolutionary Microbiology, 2005. </w:t>
      </w:r>
      <w:r w:rsidRPr="0029259C">
        <w:rPr>
          <w:b/>
          <w:sz w:val="24"/>
        </w:rPr>
        <w:t>55</w:t>
      </w:r>
      <w:r w:rsidRPr="0029259C">
        <w:rPr>
          <w:sz w:val="24"/>
        </w:rPr>
        <w:t>(5): 1877-1884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41.</w:t>
      </w:r>
      <w:r w:rsidRPr="0029259C">
        <w:rPr>
          <w:sz w:val="24"/>
        </w:rPr>
        <w:tab/>
        <w:t xml:space="preserve">Bodrossy, L., et al., </w:t>
      </w:r>
      <w:r w:rsidRPr="0029259C">
        <w:rPr>
          <w:i/>
          <w:sz w:val="24"/>
        </w:rPr>
        <w:t>A novel thermophilic methane-oxidising γ-Proteobacterium.</w:t>
      </w:r>
      <w:r w:rsidRPr="0029259C">
        <w:rPr>
          <w:sz w:val="24"/>
        </w:rPr>
        <w:t xml:space="preserve"> FEMS Microbiology Letters, 1999. </w:t>
      </w:r>
      <w:r w:rsidRPr="0029259C">
        <w:rPr>
          <w:b/>
          <w:sz w:val="24"/>
        </w:rPr>
        <w:t>170</w:t>
      </w:r>
      <w:r w:rsidRPr="0029259C">
        <w:rPr>
          <w:sz w:val="24"/>
        </w:rPr>
        <w:t>(2): 335-341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42.</w:t>
      </w:r>
      <w:r w:rsidRPr="0029259C">
        <w:rPr>
          <w:sz w:val="24"/>
        </w:rPr>
        <w:tab/>
        <w:t xml:space="preserve">Vekeman, B., et al., </w:t>
      </w:r>
      <w:r w:rsidRPr="0029259C">
        <w:rPr>
          <w:i/>
          <w:sz w:val="24"/>
        </w:rPr>
        <w:t>New Methyloceanibacter diversity from North Sea sediments includes methanotroph containing solely the soluble methane monooxygenase.</w:t>
      </w:r>
      <w:r w:rsidRPr="0029259C">
        <w:rPr>
          <w:sz w:val="24"/>
        </w:rPr>
        <w:t xml:space="preserve"> Environmental Microbiology, 2016. </w:t>
      </w:r>
      <w:r w:rsidRPr="0029259C">
        <w:rPr>
          <w:b/>
          <w:sz w:val="24"/>
        </w:rPr>
        <w:t>18</w:t>
      </w:r>
      <w:r w:rsidRPr="0029259C">
        <w:rPr>
          <w:sz w:val="24"/>
        </w:rPr>
        <w:t>(12): 4523-4536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43.</w:t>
      </w:r>
      <w:r w:rsidRPr="0029259C">
        <w:rPr>
          <w:sz w:val="24"/>
        </w:rPr>
        <w:tab/>
        <w:t xml:space="preserve">Belova, S.E., et al., </w:t>
      </w:r>
      <w:r w:rsidRPr="0029259C">
        <w:rPr>
          <w:i/>
          <w:sz w:val="24"/>
        </w:rPr>
        <w:t>Methylocystis bryophila sp. nov., a facultatively methanotrophic bacterium from acidic Sphagnum peat, and emended description of the genus Methylocystis (ex Whittenbury et al. 1970) Bowman et al. 1993.</w:t>
      </w:r>
      <w:r w:rsidRPr="0029259C">
        <w:rPr>
          <w:sz w:val="24"/>
        </w:rPr>
        <w:t xml:space="preserve"> International Journal of Systematic and Evolutionary Microbiology, 2013. </w:t>
      </w:r>
      <w:r w:rsidRPr="0029259C">
        <w:rPr>
          <w:b/>
          <w:sz w:val="24"/>
        </w:rPr>
        <w:t>63</w:t>
      </w:r>
      <w:r w:rsidRPr="0029259C">
        <w:rPr>
          <w:sz w:val="24"/>
        </w:rPr>
        <w:t>(Pt 3): 1096-1104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44.</w:t>
      </w:r>
      <w:r w:rsidRPr="0029259C">
        <w:rPr>
          <w:sz w:val="24"/>
        </w:rPr>
        <w:tab/>
        <w:t xml:space="preserve">Galchenko, V.F., et al., </w:t>
      </w:r>
      <w:r w:rsidRPr="0029259C">
        <w:rPr>
          <w:i/>
          <w:sz w:val="24"/>
        </w:rPr>
        <w:t>Isolation and properties of new strains of obligate methanotrophs.</w:t>
      </w:r>
      <w:r w:rsidRPr="0029259C">
        <w:rPr>
          <w:sz w:val="24"/>
        </w:rPr>
        <w:t xml:space="preserve"> Mikrobiologiya, 1977. </w:t>
      </w:r>
      <w:r w:rsidRPr="0029259C">
        <w:rPr>
          <w:b/>
          <w:sz w:val="24"/>
        </w:rPr>
        <w:t>46</w:t>
      </w:r>
      <w:r w:rsidRPr="0029259C">
        <w:rPr>
          <w:sz w:val="24"/>
        </w:rPr>
        <w:t>(5): 890-897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45.</w:t>
      </w:r>
      <w:r w:rsidRPr="0029259C">
        <w:rPr>
          <w:sz w:val="24"/>
        </w:rPr>
        <w:tab/>
        <w:t xml:space="preserve">Dedysh, S.N., et al., </w:t>
      </w:r>
      <w:r w:rsidRPr="0029259C">
        <w:rPr>
          <w:i/>
          <w:sz w:val="24"/>
        </w:rPr>
        <w:t>Methylocystis heyeri sp. nov., a novel type II methanotrophic bacterium possessing ‘signature’ fatty acids of type I methanotrophs.</w:t>
      </w:r>
      <w:r w:rsidRPr="0029259C">
        <w:rPr>
          <w:sz w:val="24"/>
        </w:rPr>
        <w:t xml:space="preserve"> International Journal of Systematic and Evolutionary Microbiology, 2007. </w:t>
      </w:r>
      <w:r w:rsidRPr="0029259C">
        <w:rPr>
          <w:b/>
          <w:sz w:val="24"/>
        </w:rPr>
        <w:t>57</w:t>
      </w:r>
      <w:r w:rsidRPr="0029259C">
        <w:rPr>
          <w:sz w:val="24"/>
        </w:rPr>
        <w:t>(3): 472-479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46.</w:t>
      </w:r>
      <w:r w:rsidRPr="0029259C">
        <w:rPr>
          <w:sz w:val="24"/>
        </w:rPr>
        <w:tab/>
        <w:t xml:space="preserve">Lindner, A.S., et al., </w:t>
      </w:r>
      <w:r w:rsidRPr="0029259C">
        <w:rPr>
          <w:i/>
          <w:sz w:val="24"/>
        </w:rPr>
        <w:t>Methylocystis hirsuta sp. nov., a novel methanotroph isolated from a groundwater aquifer.</w:t>
      </w:r>
      <w:r w:rsidRPr="0029259C">
        <w:rPr>
          <w:sz w:val="24"/>
        </w:rPr>
        <w:t xml:space="preserve"> International Journal of Systematic and Evolutionary Microbiology, 2007. </w:t>
      </w:r>
      <w:r w:rsidRPr="0029259C">
        <w:rPr>
          <w:b/>
          <w:sz w:val="24"/>
        </w:rPr>
        <w:t>57</w:t>
      </w:r>
      <w:r w:rsidRPr="0029259C">
        <w:rPr>
          <w:sz w:val="24"/>
        </w:rPr>
        <w:t>(8): 1891-1900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47.</w:t>
      </w:r>
      <w:r w:rsidRPr="0029259C">
        <w:rPr>
          <w:sz w:val="24"/>
        </w:rPr>
        <w:tab/>
        <w:t xml:space="preserve">Wartiainen, I., et al., </w:t>
      </w:r>
      <w:r w:rsidRPr="0029259C">
        <w:rPr>
          <w:i/>
          <w:sz w:val="24"/>
        </w:rPr>
        <w:t>Methylocystis rosea sp. nov., a novel methanotrophic bacterium from Arctic wetland soil, Svalbard, Norway (78° N).</w:t>
      </w:r>
      <w:r w:rsidRPr="0029259C">
        <w:rPr>
          <w:sz w:val="24"/>
        </w:rPr>
        <w:t xml:space="preserve"> International Journal of Systematic and Evolutionary Microbiology, 2006. </w:t>
      </w:r>
      <w:r w:rsidRPr="0029259C">
        <w:rPr>
          <w:b/>
          <w:sz w:val="24"/>
        </w:rPr>
        <w:t>56</w:t>
      </w:r>
      <w:r w:rsidRPr="0029259C">
        <w:rPr>
          <w:sz w:val="24"/>
        </w:rPr>
        <w:t>(3): 541-547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48.</w:t>
      </w:r>
      <w:r w:rsidRPr="0029259C">
        <w:rPr>
          <w:sz w:val="24"/>
        </w:rPr>
        <w:tab/>
        <w:t xml:space="preserve">Coty, V.F., </w:t>
      </w:r>
      <w:r w:rsidRPr="0029259C">
        <w:rPr>
          <w:i/>
          <w:sz w:val="24"/>
        </w:rPr>
        <w:t>Atmospheric nitrogen fixation by hydrocarbon-oxidizing bacteria.</w:t>
      </w:r>
      <w:r w:rsidRPr="0029259C">
        <w:rPr>
          <w:sz w:val="24"/>
        </w:rPr>
        <w:t xml:space="preserve"> Biotechnology and Bioengineering, 1967. </w:t>
      </w:r>
      <w:r w:rsidRPr="0029259C">
        <w:rPr>
          <w:b/>
          <w:sz w:val="24"/>
        </w:rPr>
        <w:t>9</w:t>
      </w:r>
      <w:r w:rsidRPr="0029259C">
        <w:rPr>
          <w:sz w:val="24"/>
        </w:rPr>
        <w:t>(1): 25-32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49.</w:t>
      </w:r>
      <w:r w:rsidRPr="0029259C">
        <w:rPr>
          <w:sz w:val="24"/>
        </w:rPr>
        <w:tab/>
        <w:t xml:space="preserve">Dedysh, S.N., et al., </w:t>
      </w:r>
      <w:r w:rsidRPr="0029259C">
        <w:rPr>
          <w:i/>
          <w:sz w:val="24"/>
        </w:rPr>
        <w:t>Methylocapsa acidiphila gen. nov., sp. nov., a novel methane-oxidizing and dinitrogen-fixing acidophilic bacterium from Sphagnum bog.</w:t>
      </w:r>
      <w:r w:rsidRPr="0029259C">
        <w:rPr>
          <w:sz w:val="24"/>
        </w:rPr>
        <w:t xml:space="preserve"> International Journal of Systematic and Evolutionary Microbiology, 2002. </w:t>
      </w:r>
      <w:r w:rsidRPr="0029259C">
        <w:rPr>
          <w:b/>
          <w:sz w:val="24"/>
        </w:rPr>
        <w:t>52</w:t>
      </w:r>
      <w:r w:rsidRPr="0029259C">
        <w:rPr>
          <w:sz w:val="24"/>
        </w:rPr>
        <w:t>(1): 251-261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50.</w:t>
      </w:r>
      <w:r w:rsidRPr="0029259C">
        <w:rPr>
          <w:sz w:val="24"/>
        </w:rPr>
        <w:tab/>
        <w:t xml:space="preserve">Dunfield, P.F., et al., </w:t>
      </w:r>
      <w:r w:rsidRPr="0029259C">
        <w:rPr>
          <w:i/>
          <w:sz w:val="24"/>
        </w:rPr>
        <w:t>Methylocapsa aurea sp. nov., a facultative methanotroph possessing a particulate methane monooxygenase, and emended description of the genus Methylocapsa.</w:t>
      </w:r>
      <w:r w:rsidRPr="0029259C">
        <w:rPr>
          <w:sz w:val="24"/>
        </w:rPr>
        <w:t xml:space="preserve"> International Journal of Systematic and Evolutionary Microbiology, 2010. </w:t>
      </w:r>
      <w:r w:rsidRPr="0029259C">
        <w:rPr>
          <w:b/>
          <w:sz w:val="24"/>
        </w:rPr>
        <w:t>60</w:t>
      </w:r>
      <w:r w:rsidRPr="0029259C">
        <w:rPr>
          <w:sz w:val="24"/>
        </w:rPr>
        <w:t>(11): 2659-2664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51.</w:t>
      </w:r>
      <w:r w:rsidRPr="0029259C">
        <w:rPr>
          <w:sz w:val="24"/>
        </w:rPr>
        <w:tab/>
        <w:t xml:space="preserve">Dedysh, S.N., et al., </w:t>
      </w:r>
      <w:r w:rsidRPr="0029259C">
        <w:rPr>
          <w:i/>
          <w:sz w:val="24"/>
        </w:rPr>
        <w:t>Methylocapsa palsarum sp. nov., a methanotroph isolated from a sub-Arctic discontinuous permafrost ecosystem.</w:t>
      </w:r>
      <w:r w:rsidRPr="0029259C">
        <w:rPr>
          <w:sz w:val="24"/>
        </w:rPr>
        <w:t xml:space="preserve"> International Journal of Systematic and Evolutionary Microbiology, 2015. </w:t>
      </w:r>
      <w:r w:rsidRPr="0029259C">
        <w:rPr>
          <w:b/>
          <w:sz w:val="24"/>
        </w:rPr>
        <w:t>65</w:t>
      </w:r>
      <w:r w:rsidRPr="0029259C">
        <w:rPr>
          <w:sz w:val="24"/>
        </w:rPr>
        <w:t>(10): 3618-3624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52.</w:t>
      </w:r>
      <w:r w:rsidRPr="0029259C">
        <w:rPr>
          <w:sz w:val="24"/>
        </w:rPr>
        <w:tab/>
        <w:t xml:space="preserve">Dedysh, S.N., et al., </w:t>
      </w:r>
      <w:r w:rsidRPr="0029259C">
        <w:rPr>
          <w:i/>
          <w:sz w:val="24"/>
        </w:rPr>
        <w:t>Methylocella palustris gen. nov., sp. nov., a new methane-oxidizing acidophilic bacterium from peat bogs, representing a novel subtype of serine-pathway methanotrophs.</w:t>
      </w:r>
      <w:r w:rsidRPr="0029259C">
        <w:rPr>
          <w:sz w:val="24"/>
        </w:rPr>
        <w:t xml:space="preserve"> International Journal of Systematic and Evolutionary Microbiology, 2000. </w:t>
      </w:r>
      <w:r w:rsidRPr="0029259C">
        <w:rPr>
          <w:b/>
          <w:sz w:val="24"/>
        </w:rPr>
        <w:t>50</w:t>
      </w:r>
      <w:r w:rsidRPr="0029259C">
        <w:rPr>
          <w:sz w:val="24"/>
        </w:rPr>
        <w:t>(3): 955-69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53.</w:t>
      </w:r>
      <w:r w:rsidRPr="0029259C">
        <w:rPr>
          <w:sz w:val="24"/>
        </w:rPr>
        <w:tab/>
        <w:t xml:space="preserve">Dunfield, P.F., et al., </w:t>
      </w:r>
      <w:r w:rsidRPr="0029259C">
        <w:rPr>
          <w:i/>
          <w:sz w:val="24"/>
        </w:rPr>
        <w:t>Methylocella silvestris sp. nov., a novel methanotroph isolated from an acidic forest cambisol.</w:t>
      </w:r>
      <w:r w:rsidRPr="0029259C">
        <w:rPr>
          <w:sz w:val="24"/>
        </w:rPr>
        <w:t xml:space="preserve"> International Journal of Systematic and Evolutionary Microbiology, 2003. </w:t>
      </w:r>
      <w:r w:rsidRPr="0029259C">
        <w:rPr>
          <w:b/>
          <w:sz w:val="24"/>
        </w:rPr>
        <w:t>53</w:t>
      </w:r>
      <w:r w:rsidRPr="0029259C">
        <w:rPr>
          <w:sz w:val="24"/>
        </w:rPr>
        <w:t>(5): 1231-1239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54.</w:t>
      </w:r>
      <w:r w:rsidRPr="0029259C">
        <w:rPr>
          <w:sz w:val="24"/>
        </w:rPr>
        <w:tab/>
        <w:t xml:space="preserve">Dedysh, S.N., et al., </w:t>
      </w:r>
      <w:r w:rsidRPr="0029259C">
        <w:rPr>
          <w:i/>
          <w:sz w:val="24"/>
        </w:rPr>
        <w:t>Methylocella tundrae sp. nov., a novel methanotrophic bacterium from acidic tundra peatlands.</w:t>
      </w:r>
      <w:r w:rsidRPr="0029259C">
        <w:rPr>
          <w:sz w:val="24"/>
        </w:rPr>
        <w:t xml:space="preserve"> International Journal of Systematic and Evolutionary Microbiology, 2004. </w:t>
      </w:r>
      <w:r w:rsidRPr="0029259C">
        <w:rPr>
          <w:b/>
          <w:sz w:val="24"/>
        </w:rPr>
        <w:t>54</w:t>
      </w:r>
      <w:r w:rsidRPr="0029259C">
        <w:rPr>
          <w:sz w:val="24"/>
        </w:rPr>
        <w:t>(1): 151-156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55.</w:t>
      </w:r>
      <w:r w:rsidRPr="0029259C">
        <w:rPr>
          <w:sz w:val="24"/>
        </w:rPr>
        <w:tab/>
        <w:t xml:space="preserve">Vorobev, A.V., et al., </w:t>
      </w:r>
      <w:r w:rsidRPr="0029259C">
        <w:rPr>
          <w:i/>
          <w:sz w:val="24"/>
        </w:rPr>
        <w:t>Methyloferula stellata gen. nov., sp. nov., an acidophilic, obligately methanotrophic bacterium that possesses only a soluble methane monooxygenase.</w:t>
      </w:r>
      <w:r w:rsidRPr="0029259C">
        <w:rPr>
          <w:sz w:val="24"/>
        </w:rPr>
        <w:t xml:space="preserve"> International Journal of Systematic and Evolutionary Microbiology, 2011. </w:t>
      </w:r>
      <w:r w:rsidRPr="0029259C">
        <w:rPr>
          <w:b/>
          <w:sz w:val="24"/>
        </w:rPr>
        <w:t>61</w:t>
      </w:r>
      <w:r w:rsidRPr="0029259C">
        <w:rPr>
          <w:sz w:val="24"/>
        </w:rPr>
        <w:t>(10): 2456-2463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56.</w:t>
      </w:r>
      <w:r w:rsidRPr="0029259C">
        <w:rPr>
          <w:sz w:val="24"/>
        </w:rPr>
        <w:tab/>
        <w:t xml:space="preserve">Ettwig, K.F., et al., </w:t>
      </w:r>
      <w:r w:rsidRPr="0029259C">
        <w:rPr>
          <w:i/>
          <w:sz w:val="24"/>
        </w:rPr>
        <w:t>Nitrite-driven anaerobic methane oxidation by oxygenic bacteria.</w:t>
      </w:r>
      <w:r w:rsidRPr="0029259C">
        <w:rPr>
          <w:sz w:val="24"/>
        </w:rPr>
        <w:t xml:space="preserve"> Nature, 2010. </w:t>
      </w:r>
      <w:r w:rsidRPr="0029259C">
        <w:rPr>
          <w:b/>
          <w:sz w:val="24"/>
        </w:rPr>
        <w:t>464</w:t>
      </w:r>
      <w:r w:rsidRPr="0029259C">
        <w:rPr>
          <w:sz w:val="24"/>
        </w:rPr>
        <w:t>(7288): 543-8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57.</w:t>
      </w:r>
      <w:r w:rsidRPr="0029259C">
        <w:rPr>
          <w:sz w:val="24"/>
        </w:rPr>
        <w:tab/>
        <w:t xml:space="preserve">Versantvoort, W., et al., </w:t>
      </w:r>
      <w:r w:rsidRPr="0029259C">
        <w:rPr>
          <w:i/>
          <w:sz w:val="24"/>
        </w:rPr>
        <w:t>Comparative Genomics of Candidatus Methylomirabilis Species and Description of Ca. Methylomirabilis Lanthanidiphila.</w:t>
      </w:r>
      <w:r w:rsidRPr="0029259C">
        <w:rPr>
          <w:sz w:val="24"/>
        </w:rPr>
        <w:t xml:space="preserve"> Frontiers in Microbiology, 2018. </w:t>
      </w:r>
      <w:r w:rsidRPr="0029259C">
        <w:rPr>
          <w:b/>
          <w:sz w:val="24"/>
        </w:rPr>
        <w:t>9</w:t>
      </w:r>
      <w:r w:rsidRPr="0029259C">
        <w:rPr>
          <w:sz w:val="24"/>
        </w:rPr>
        <w:t>(1672)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58.</w:t>
      </w:r>
      <w:r w:rsidRPr="0029259C">
        <w:rPr>
          <w:sz w:val="24"/>
        </w:rPr>
        <w:tab/>
        <w:t xml:space="preserve">Dunfield, P.F., et al., </w:t>
      </w:r>
      <w:r w:rsidRPr="0029259C">
        <w:rPr>
          <w:i/>
          <w:sz w:val="24"/>
        </w:rPr>
        <w:t>Methane oxidation by an extremely acidophilic bacterium of the phylum Verrucomicrobia.</w:t>
      </w:r>
      <w:r w:rsidRPr="0029259C">
        <w:rPr>
          <w:sz w:val="24"/>
        </w:rPr>
        <w:t xml:space="preserve"> Nature, 2007. </w:t>
      </w:r>
      <w:r w:rsidRPr="0029259C">
        <w:rPr>
          <w:b/>
          <w:sz w:val="24"/>
        </w:rPr>
        <w:t>450</w:t>
      </w:r>
      <w:r w:rsidRPr="0029259C">
        <w:rPr>
          <w:sz w:val="24"/>
        </w:rPr>
        <w:t>(7171): 879-882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59.</w:t>
      </w:r>
      <w:r w:rsidRPr="0029259C">
        <w:rPr>
          <w:sz w:val="24"/>
        </w:rPr>
        <w:tab/>
        <w:t xml:space="preserve">Pol, A., et al., </w:t>
      </w:r>
      <w:r w:rsidRPr="0029259C">
        <w:rPr>
          <w:i/>
          <w:sz w:val="24"/>
        </w:rPr>
        <w:t>Methanotrophy below pH 1 by a new Verrucomicrobia species.</w:t>
      </w:r>
      <w:r w:rsidRPr="0029259C">
        <w:rPr>
          <w:sz w:val="24"/>
        </w:rPr>
        <w:t xml:space="preserve"> Nature, 2007. </w:t>
      </w:r>
      <w:r w:rsidRPr="0029259C">
        <w:rPr>
          <w:b/>
          <w:sz w:val="24"/>
        </w:rPr>
        <w:t>450</w:t>
      </w:r>
      <w:r w:rsidRPr="0029259C">
        <w:rPr>
          <w:sz w:val="24"/>
        </w:rPr>
        <w:t>(7171): 874-878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60.</w:t>
      </w:r>
      <w:r w:rsidRPr="0029259C">
        <w:rPr>
          <w:sz w:val="24"/>
        </w:rPr>
        <w:tab/>
        <w:t xml:space="preserve">Islam, T., et al., </w:t>
      </w:r>
      <w:r w:rsidRPr="0029259C">
        <w:rPr>
          <w:i/>
          <w:sz w:val="24"/>
        </w:rPr>
        <w:t>Methane oxidation at 55°C and pH 2 by a thermoacidophilic bacterium belonging to the Verrucomicrobia phylum.</w:t>
      </w:r>
      <w:r w:rsidRPr="0029259C">
        <w:rPr>
          <w:sz w:val="24"/>
        </w:rPr>
        <w:t xml:space="preserve"> Proceedings of the National Academy of Sciences, 2008. </w:t>
      </w:r>
      <w:r w:rsidRPr="0029259C">
        <w:rPr>
          <w:b/>
          <w:sz w:val="24"/>
        </w:rPr>
        <w:t>105</w:t>
      </w:r>
      <w:r w:rsidRPr="0029259C">
        <w:rPr>
          <w:sz w:val="24"/>
        </w:rPr>
        <w:t>(1): 300-304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61.</w:t>
      </w:r>
      <w:r w:rsidRPr="0029259C">
        <w:rPr>
          <w:sz w:val="24"/>
        </w:rPr>
        <w:tab/>
        <w:t xml:space="preserve">van Teeseling, M.C.F., et al., </w:t>
      </w:r>
      <w:r w:rsidRPr="0029259C">
        <w:rPr>
          <w:i/>
          <w:sz w:val="24"/>
        </w:rPr>
        <w:t>Expanding the verrucomicrobial methanotrophic world: Description of three novel species of Methylacidimicrobium gen. nov.</w:t>
      </w:r>
      <w:r w:rsidRPr="0029259C">
        <w:rPr>
          <w:sz w:val="24"/>
        </w:rPr>
        <w:t xml:space="preserve"> Applied and Environmental Microbiology, 2014. </w:t>
      </w:r>
      <w:r w:rsidRPr="0029259C">
        <w:rPr>
          <w:b/>
          <w:sz w:val="24"/>
        </w:rPr>
        <w:t>80</w:t>
      </w:r>
      <w:r w:rsidRPr="0029259C">
        <w:rPr>
          <w:sz w:val="24"/>
        </w:rPr>
        <w:t>(21): 6782-6791.</w:t>
      </w:r>
    </w:p>
    <w:p w:rsidR="0029259C" w:rsidRPr="0029259C" w:rsidRDefault="0029259C" w:rsidP="0029259C">
      <w:pPr>
        <w:pStyle w:val="EndNoteBibliography"/>
        <w:ind w:left="720" w:hanging="720"/>
        <w:rPr>
          <w:sz w:val="24"/>
        </w:rPr>
      </w:pPr>
      <w:r w:rsidRPr="0029259C">
        <w:rPr>
          <w:sz w:val="24"/>
        </w:rPr>
        <w:t>62.</w:t>
      </w:r>
      <w:r w:rsidRPr="0029259C">
        <w:rPr>
          <w:sz w:val="24"/>
        </w:rPr>
        <w:tab/>
        <w:t xml:space="preserve">Schlegel, H.G., </w:t>
      </w:r>
      <w:r w:rsidRPr="0029259C">
        <w:rPr>
          <w:i/>
          <w:sz w:val="24"/>
        </w:rPr>
        <w:t>General Microbiology</w:t>
      </w:r>
      <w:r w:rsidRPr="0029259C">
        <w:rPr>
          <w:sz w:val="24"/>
        </w:rPr>
        <w:t>. Seventh ed1992, Cambridge: Cambridge University Press.</w:t>
      </w:r>
    </w:p>
    <w:p w:rsidR="00347B1C" w:rsidRDefault="00347B1C" w:rsidP="00CA0745">
      <w:r>
        <w:fldChar w:fldCharType="end"/>
      </w:r>
    </w:p>
    <w:sectPr w:rsidR="00347B1C" w:rsidSect="00347B1C">
      <w:pgSz w:w="16838" w:h="23811" w:code="8"/>
      <w:pgMar w:top="720" w:right="720" w:bottom="720" w:left="72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 Cop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z5spw02vsprswerr5tpvvfj2dzxzpv29p2t&quot;&gt;My EndNote Library&lt;record-ids&gt;&lt;item&gt;320&lt;/item&gt;&lt;item&gt;332&lt;/item&gt;&lt;item&gt;333&lt;/item&gt;&lt;item&gt;334&lt;/item&gt;&lt;item&gt;361&lt;/item&gt;&lt;item&gt;373&lt;/item&gt;&lt;item&gt;376&lt;/item&gt;&lt;item&gt;393&lt;/item&gt;&lt;item&gt;416&lt;/item&gt;&lt;item&gt;417&lt;/item&gt;&lt;item&gt;418&lt;/item&gt;&lt;item&gt;419&lt;/item&gt;&lt;item&gt;420&lt;/item&gt;&lt;item&gt;463&lt;/item&gt;&lt;item&gt;464&lt;/item&gt;&lt;item&gt;466&lt;/item&gt;&lt;item&gt;560&lt;/item&gt;&lt;item&gt;639&lt;/item&gt;&lt;item&gt;641&lt;/item&gt;&lt;item&gt;653&lt;/item&gt;&lt;item&gt;663&lt;/item&gt;&lt;item&gt;667&lt;/item&gt;&lt;item&gt;668&lt;/item&gt;&lt;item&gt;669&lt;/item&gt;&lt;item&gt;670&lt;/item&gt;&lt;item&gt;671&lt;/item&gt;&lt;item&gt;674&lt;/item&gt;&lt;item&gt;675&lt;/item&gt;&lt;item&gt;676&lt;/item&gt;&lt;item&gt;688&lt;/item&gt;&lt;item&gt;689&lt;/item&gt;&lt;item&gt;690&lt;/item&gt;&lt;item&gt;691&lt;/item&gt;&lt;item&gt;692&lt;/item&gt;&lt;item&gt;693&lt;/item&gt;&lt;item&gt;694&lt;/item&gt;&lt;item&gt;695&lt;/item&gt;&lt;item&gt;696&lt;/item&gt;&lt;item&gt;697&lt;/item&gt;&lt;item&gt;700&lt;/item&gt;&lt;item&gt;701&lt;/item&gt;&lt;item&gt;702&lt;/item&gt;&lt;item&gt;784&lt;/item&gt;&lt;item&gt;794&lt;/item&gt;&lt;item&gt;795&lt;/item&gt;&lt;item&gt;869&lt;/item&gt;&lt;item&gt;967&lt;/item&gt;&lt;item&gt;1209&lt;/item&gt;&lt;item&gt;1210&lt;/item&gt;&lt;item&gt;1238&lt;/item&gt;&lt;item&gt;1250&lt;/item&gt;&lt;item&gt;1284&lt;/item&gt;&lt;item&gt;1285&lt;/item&gt;&lt;item&gt;1286&lt;/item&gt;&lt;item&gt;1305&lt;/item&gt;&lt;item&gt;1488&lt;/item&gt;&lt;item&gt;1489&lt;/item&gt;&lt;item&gt;1490&lt;/item&gt;&lt;item&gt;1494&lt;/item&gt;&lt;item&gt;1539&lt;/item&gt;&lt;item&gt;1742&lt;/item&gt;&lt;item&gt;1763&lt;/item&gt;&lt;/record-ids&gt;&lt;/item&gt;&lt;/Libraries&gt;"/>
  </w:docVars>
  <w:rsids>
    <w:rsidRoot w:val="00347B1C"/>
    <w:rsid w:val="00115CED"/>
    <w:rsid w:val="00253FD0"/>
    <w:rsid w:val="0029259C"/>
    <w:rsid w:val="00347B1C"/>
    <w:rsid w:val="003F7E57"/>
    <w:rsid w:val="004B6137"/>
    <w:rsid w:val="00514AAE"/>
    <w:rsid w:val="00554751"/>
    <w:rsid w:val="005E6005"/>
    <w:rsid w:val="00720ED2"/>
    <w:rsid w:val="007B0BCD"/>
    <w:rsid w:val="007D3F1D"/>
    <w:rsid w:val="007D5ADC"/>
    <w:rsid w:val="007F2699"/>
    <w:rsid w:val="00850B46"/>
    <w:rsid w:val="00920AA7"/>
    <w:rsid w:val="00986F98"/>
    <w:rsid w:val="00A14DAB"/>
    <w:rsid w:val="00A71B57"/>
    <w:rsid w:val="00AE50E3"/>
    <w:rsid w:val="00AF25DD"/>
    <w:rsid w:val="00BA0802"/>
    <w:rsid w:val="00C1439C"/>
    <w:rsid w:val="00C8782D"/>
    <w:rsid w:val="00CA0745"/>
    <w:rsid w:val="00CD019C"/>
    <w:rsid w:val="00CE0712"/>
    <w:rsid w:val="00DF3170"/>
    <w:rsid w:val="00EC797E"/>
    <w:rsid w:val="00ED4375"/>
    <w:rsid w:val="00F53F0C"/>
    <w:rsid w:val="00FC539E"/>
    <w:rsid w:val="00FC7A76"/>
    <w:rsid w:val="00FF00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16BC82F-9A22-4CD2-B4C0-7F3F824D0A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Calibr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rsid w:val="00850B46"/>
    <w:pPr>
      <w:spacing w:after="0" w:line="360" w:lineRule="auto"/>
    </w:pPr>
    <w:rPr>
      <w:rFonts w:ascii="Times New Roman" w:hAnsi="Times New Roman" w:cs="Arial"/>
      <w:szCs w:val="20"/>
      <w:lang w:eastAsia="en-NZ"/>
    </w:rPr>
  </w:style>
  <w:style w:type="paragraph" w:styleId="Heading1">
    <w:name w:val="heading 1"/>
    <w:basedOn w:val="Normal"/>
    <w:next w:val="Normal"/>
    <w:link w:val="Heading1Char"/>
    <w:uiPriority w:val="9"/>
    <w:qFormat/>
    <w:rsid w:val="004B6137"/>
    <w:pPr>
      <w:keepLines/>
      <w:outlineLvl w:val="0"/>
    </w:pPr>
    <w:rPr>
      <w:b/>
      <w:sz w:val="28"/>
      <w:szCs w:val="2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B6137"/>
    <w:rPr>
      <w:rFonts w:ascii="Times New Roman" w:hAnsi="Times New Roman" w:cs="Arial"/>
      <w:b/>
      <w:sz w:val="28"/>
      <w:szCs w:val="28"/>
      <w:lang w:eastAsia="en-NZ"/>
    </w:rPr>
  </w:style>
  <w:style w:type="table" w:styleId="TableGrid">
    <w:name w:val="Table Grid"/>
    <w:basedOn w:val="TableNormal"/>
    <w:uiPriority w:val="39"/>
    <w:rsid w:val="00347B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genusspecies">
    <w:name w:val="genusspecies"/>
    <w:rsid w:val="00347B1C"/>
  </w:style>
  <w:style w:type="paragraph" w:customStyle="1" w:styleId="EndNoteCategoryHeading">
    <w:name w:val="EndNote Category Heading"/>
    <w:basedOn w:val="Normal"/>
    <w:link w:val="EndNoteCategoryHeadingChar"/>
    <w:rsid w:val="00347B1C"/>
    <w:pPr>
      <w:spacing w:before="120" w:after="120"/>
    </w:pPr>
  </w:style>
  <w:style w:type="character" w:customStyle="1" w:styleId="EndNoteCategoryHeadingChar">
    <w:name w:val="EndNote Category Heading Char"/>
    <w:basedOn w:val="DefaultParagraphFont"/>
    <w:link w:val="EndNoteCategoryHeading"/>
    <w:rsid w:val="00347B1C"/>
    <w:rPr>
      <w:rFonts w:ascii="Times New Roman" w:hAnsi="Times New Roman" w:cs="Arial"/>
      <w:szCs w:val="20"/>
      <w:lang w:eastAsia="en-NZ"/>
    </w:rPr>
  </w:style>
  <w:style w:type="paragraph" w:customStyle="1" w:styleId="EndNoteCategoryTitle">
    <w:name w:val="EndNote Category Title"/>
    <w:basedOn w:val="Normal"/>
    <w:link w:val="EndNoteCategoryTitleChar"/>
    <w:rsid w:val="00347B1C"/>
    <w:pPr>
      <w:spacing w:before="120" w:after="120"/>
      <w:jc w:val="center"/>
    </w:pPr>
  </w:style>
  <w:style w:type="character" w:customStyle="1" w:styleId="EndNoteCategoryTitleChar">
    <w:name w:val="EndNote Category Title Char"/>
    <w:basedOn w:val="DefaultParagraphFont"/>
    <w:link w:val="EndNoteCategoryTitle"/>
    <w:rsid w:val="00347B1C"/>
    <w:rPr>
      <w:rFonts w:ascii="Times New Roman" w:hAnsi="Times New Roman" w:cs="Arial"/>
      <w:szCs w:val="20"/>
      <w:lang w:eastAsia="en-NZ"/>
    </w:rPr>
  </w:style>
  <w:style w:type="paragraph" w:customStyle="1" w:styleId="EndNoteBibliographyTitle">
    <w:name w:val="EndNote Bibliography Title"/>
    <w:basedOn w:val="Normal"/>
    <w:link w:val="EndNoteBibliographyTitleChar"/>
    <w:rsid w:val="00347B1C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47B1C"/>
    <w:rPr>
      <w:rFonts w:ascii="Times New Roman" w:hAnsi="Times New Roman" w:cs="Times New Roman"/>
      <w:noProof/>
      <w:szCs w:val="20"/>
      <w:lang w:eastAsia="en-NZ"/>
    </w:rPr>
  </w:style>
  <w:style w:type="paragraph" w:customStyle="1" w:styleId="EndNoteBibliography">
    <w:name w:val="EndNote Bibliography"/>
    <w:basedOn w:val="Normal"/>
    <w:link w:val="EndNoteBibliographyChar"/>
    <w:rsid w:val="00347B1C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47B1C"/>
    <w:rPr>
      <w:rFonts w:ascii="Times New Roman" w:hAnsi="Times New Roman" w:cs="Times New Roman"/>
      <w:noProof/>
      <w:szCs w:val="20"/>
      <w:lang w:eastAsia="en-NZ"/>
    </w:rPr>
  </w:style>
  <w:style w:type="character" w:customStyle="1" w:styleId="candidatus-name">
    <w:name w:val="candidatus-name"/>
    <w:rsid w:val="00DF3170"/>
  </w:style>
  <w:style w:type="paragraph" w:styleId="BalloonText">
    <w:name w:val="Balloon Text"/>
    <w:basedOn w:val="Normal"/>
    <w:link w:val="BalloonTextChar"/>
    <w:uiPriority w:val="99"/>
    <w:semiHidden/>
    <w:unhideWhenUsed/>
    <w:rsid w:val="00DF3170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F3170"/>
    <w:rPr>
      <w:rFonts w:ascii="Segoe UI" w:hAnsi="Segoe UI" w:cs="Segoe UI"/>
      <w:sz w:val="18"/>
      <w:szCs w:val="18"/>
      <w:lang w:eastAsia="en-NZ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14303</Words>
  <Characters>81529</Characters>
  <Application>Microsoft Office Word</Application>
  <DocSecurity>0</DocSecurity>
  <Lines>679</Lines>
  <Paragraphs>1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6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en Houghton</dc:creator>
  <cp:keywords/>
  <dc:description/>
  <cp:lastModifiedBy>Karen Houghton</cp:lastModifiedBy>
  <cp:revision>4</cp:revision>
  <cp:lastPrinted>2018-10-07T22:37:00Z</cp:lastPrinted>
  <dcterms:created xsi:type="dcterms:W3CDTF">2018-10-15T23:43:00Z</dcterms:created>
  <dcterms:modified xsi:type="dcterms:W3CDTF">2018-10-16T19:02:00Z</dcterms:modified>
</cp:coreProperties>
</file>